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07D70" w14:textId="77777777" w:rsidR="00333797" w:rsidRPr="00865C54" w:rsidRDefault="009A1E4A" w:rsidP="009A1E4A">
      <w:pPr>
        <w:spacing w:line="240" w:lineRule="auto"/>
        <w:jc w:val="both"/>
        <w:rPr>
          <w:rFonts w:ascii="Times New Roman" w:hAnsi="Times New Roman" w:cs="Times New Roman"/>
          <w:b/>
        </w:rPr>
      </w:pPr>
      <w:bookmarkStart w:id="0" w:name="_GoBack"/>
      <w:bookmarkEnd w:id="0"/>
      <w:r w:rsidRPr="00865C54">
        <w:rPr>
          <w:rFonts w:ascii="Times New Roman" w:hAnsi="Times New Roman" w:cs="Times New Roman"/>
          <w:b/>
        </w:rPr>
        <w:t>Description of infrastructure network data</w:t>
      </w:r>
    </w:p>
    <w:p w14:paraId="72A2DAEA" w14:textId="338F53F9" w:rsidR="005135F0" w:rsidRPr="00865C54" w:rsidRDefault="00057DC9" w:rsidP="009A1E4A">
      <w:pPr>
        <w:spacing w:line="240" w:lineRule="auto"/>
        <w:jc w:val="both"/>
        <w:rPr>
          <w:rFonts w:ascii="Times New Roman" w:hAnsi="Times New Roman" w:cs="Times New Roman"/>
        </w:rPr>
      </w:pPr>
      <w:bookmarkStart w:id="1" w:name="_Hlk534380398"/>
      <w:r w:rsidRPr="00865C54">
        <w:rPr>
          <w:rFonts w:ascii="Times New Roman" w:hAnsi="Times New Roman" w:cs="Times New Roman"/>
        </w:rPr>
        <w:t xml:space="preserve">As described in the paper, the study area </w:t>
      </w:r>
      <w:r w:rsidR="00A16194" w:rsidRPr="00865C54">
        <w:rPr>
          <w:rFonts w:ascii="Times New Roman" w:hAnsi="Times New Roman" w:cs="Times New Roman"/>
        </w:rPr>
        <w:t>is</w:t>
      </w:r>
      <w:r w:rsidRPr="00865C54">
        <w:rPr>
          <w:rFonts w:ascii="Times New Roman" w:hAnsi="Times New Roman" w:cs="Times New Roman"/>
        </w:rPr>
        <w:t xml:space="preserve"> the London, South East and East of England region</w:t>
      </w:r>
      <w:r w:rsidR="00107A62" w:rsidRPr="00865C54">
        <w:rPr>
          <w:rFonts w:ascii="Times New Roman" w:hAnsi="Times New Roman" w:cs="Times New Roman"/>
        </w:rPr>
        <w:t xml:space="preserve"> (henceforth referred to as South-East England)</w:t>
      </w:r>
      <w:r w:rsidRPr="00865C54">
        <w:rPr>
          <w:rFonts w:ascii="Times New Roman" w:hAnsi="Times New Roman" w:cs="Times New Roman"/>
        </w:rPr>
        <w:t>.</w:t>
      </w:r>
      <w:r w:rsidR="0097562B">
        <w:rPr>
          <w:rFonts w:ascii="Times New Roman" w:hAnsi="Times New Roman" w:cs="Times New Roman"/>
        </w:rPr>
        <w:t xml:space="preserve"> The justification for this choice </w:t>
      </w:r>
      <w:r w:rsidR="00F90A5F">
        <w:rPr>
          <w:rFonts w:ascii="Times New Roman" w:hAnsi="Times New Roman" w:cs="Times New Roman"/>
        </w:rPr>
        <w:t>is that a single region allows</w:t>
      </w:r>
      <w:r w:rsidR="0097562B">
        <w:rPr>
          <w:rFonts w:ascii="Times New Roman" w:hAnsi="Times New Roman" w:cs="Times New Roman"/>
        </w:rPr>
        <w:t xml:space="preserve"> greater expert judgement and validation of the constructed network topologies, compared to a large-scale national model. </w:t>
      </w:r>
      <w:bookmarkEnd w:id="1"/>
      <w:r w:rsidR="00A16194" w:rsidRPr="00865C54">
        <w:rPr>
          <w:rFonts w:ascii="Times New Roman" w:hAnsi="Times New Roman" w:cs="Times New Roman"/>
        </w:rPr>
        <w:t>The electricity infrastructure considered within this area are electricity substations operated by a single Distribution Network Operator (DNO). Other infrastructures considered dependent upon electricity within the area include water towers, wastewater treatment wor</w:t>
      </w:r>
      <w:r w:rsidR="0082667A">
        <w:rPr>
          <w:rFonts w:ascii="Times New Roman" w:hAnsi="Times New Roman" w:cs="Times New Roman"/>
        </w:rPr>
        <w:t xml:space="preserve">ks and </w:t>
      </w:r>
      <w:proofErr w:type="spellStart"/>
      <w:r w:rsidR="0082667A">
        <w:rPr>
          <w:rFonts w:ascii="Times New Roman" w:hAnsi="Times New Roman" w:cs="Times New Roman"/>
        </w:rPr>
        <w:t>macrocellular</w:t>
      </w:r>
      <w:proofErr w:type="spellEnd"/>
      <w:r w:rsidR="0082667A">
        <w:rPr>
          <w:rFonts w:ascii="Times New Roman" w:hAnsi="Times New Roman" w:cs="Times New Roman"/>
        </w:rPr>
        <w:t xml:space="preserve"> </w:t>
      </w:r>
      <w:proofErr w:type="spellStart"/>
      <w:r w:rsidR="0082667A">
        <w:rPr>
          <w:rFonts w:ascii="Times New Roman" w:hAnsi="Times New Roman" w:cs="Times New Roman"/>
        </w:rPr>
        <w:t>basestations</w:t>
      </w:r>
      <w:proofErr w:type="spellEnd"/>
      <w:r w:rsidR="00A16194" w:rsidRPr="00865C54">
        <w:rPr>
          <w:rFonts w:ascii="Times New Roman" w:hAnsi="Times New Roman" w:cs="Times New Roman"/>
        </w:rPr>
        <w:t xml:space="preserve">. The railway infrastructure, which is represented for the whole of Great Britain, is also considered as an electricity dependent system through the railway stations connected to the electricity substations in the </w:t>
      </w:r>
      <w:r w:rsidR="00107A62" w:rsidRPr="00865C54">
        <w:rPr>
          <w:rFonts w:ascii="Times New Roman" w:hAnsi="Times New Roman" w:cs="Times New Roman"/>
        </w:rPr>
        <w:t>South-East England</w:t>
      </w:r>
      <w:r w:rsidR="00A16194" w:rsidRPr="00865C54">
        <w:rPr>
          <w:rFonts w:ascii="Times New Roman" w:hAnsi="Times New Roman" w:cs="Times New Roman"/>
        </w:rPr>
        <w:t xml:space="preserve"> region</w:t>
      </w:r>
      <w:r w:rsidR="00145DFF" w:rsidRPr="00865C54">
        <w:rPr>
          <w:rFonts w:ascii="Times New Roman" w:hAnsi="Times New Roman" w:cs="Times New Roman"/>
        </w:rPr>
        <w:t>.</w:t>
      </w:r>
    </w:p>
    <w:p w14:paraId="6CB54AC7" w14:textId="595A8341" w:rsidR="009A1E4A" w:rsidRPr="00865C54" w:rsidRDefault="005F255D" w:rsidP="009A1E4A">
      <w:pPr>
        <w:spacing w:line="240" w:lineRule="auto"/>
        <w:jc w:val="both"/>
        <w:rPr>
          <w:rFonts w:ascii="Times New Roman" w:hAnsi="Times New Roman" w:cs="Times New Roman"/>
        </w:rPr>
      </w:pPr>
      <w:r w:rsidRPr="00865C54">
        <w:rPr>
          <w:rFonts w:ascii="Times New Roman" w:hAnsi="Times New Roman" w:cs="Times New Roman"/>
        </w:rPr>
        <w:t xml:space="preserve">For creating the infrastructure network representations, assets such as the electricity substations are represented as points (nodes) and the connectivity between assets is represented as line elements (edges). The geospatial nodes and edge information is derived mostly from GIS data sources in the first instance. </w:t>
      </w:r>
      <w:r w:rsidR="00B72BD0" w:rsidRPr="00865C54">
        <w:rPr>
          <w:rFonts w:ascii="Times New Roman" w:hAnsi="Times New Roman" w:cs="Times New Roman"/>
        </w:rPr>
        <w:t xml:space="preserve">The first two columns of </w:t>
      </w:r>
      <w:r w:rsidRPr="00865C54">
        <w:rPr>
          <w:rFonts w:ascii="Times New Roman" w:hAnsi="Times New Roman" w:cs="Times New Roman"/>
        </w:rPr>
        <w:t xml:space="preserve">Table </w:t>
      </w:r>
      <w:r w:rsidR="00620BD3" w:rsidRPr="00865C54">
        <w:rPr>
          <w:rFonts w:ascii="Times New Roman" w:hAnsi="Times New Roman" w:cs="Times New Roman"/>
        </w:rPr>
        <w:t>S-1</w:t>
      </w:r>
      <w:r w:rsidR="00B72BD0" w:rsidRPr="00865C54">
        <w:rPr>
          <w:rFonts w:ascii="Times New Roman" w:hAnsi="Times New Roman" w:cs="Times New Roman"/>
        </w:rPr>
        <w:t xml:space="preserve"> describe</w:t>
      </w:r>
      <w:r w:rsidRPr="00865C54">
        <w:rPr>
          <w:rFonts w:ascii="Times New Roman" w:hAnsi="Times New Roman" w:cs="Times New Roman"/>
        </w:rPr>
        <w:t xml:space="preserve"> the GIS</w:t>
      </w:r>
      <w:r w:rsidR="00146958" w:rsidRPr="00865C54">
        <w:rPr>
          <w:rFonts w:ascii="Times New Roman" w:hAnsi="Times New Roman" w:cs="Times New Roman"/>
        </w:rPr>
        <w:t xml:space="preserve"> data assembled for this study.</w:t>
      </w:r>
    </w:p>
    <w:p w14:paraId="0202933B" w14:textId="1C954875" w:rsidR="00A07AAD" w:rsidRPr="00865C54" w:rsidRDefault="00A07AAD" w:rsidP="009A1E4A">
      <w:pPr>
        <w:spacing w:line="240" w:lineRule="auto"/>
        <w:jc w:val="both"/>
        <w:rPr>
          <w:rFonts w:ascii="Times New Roman" w:hAnsi="Times New Roman" w:cs="Times New Roman"/>
        </w:rPr>
      </w:pPr>
      <w:r w:rsidRPr="00865C54">
        <w:rPr>
          <w:rFonts w:ascii="Times New Roman" w:hAnsi="Times New Roman" w:cs="Times New Roman"/>
        </w:rPr>
        <w:t xml:space="preserve">For each infrastructure type customer demand numbers are estimated in different ways depending upon the availability of data. As described in the paper, the customer numbers for the utility assets (electricity substations, water towers, wastewater treatment works, </w:t>
      </w:r>
      <w:proofErr w:type="spellStart"/>
      <w:r w:rsidRPr="00865C54">
        <w:rPr>
          <w:rFonts w:ascii="Times New Roman" w:hAnsi="Times New Roman" w:cs="Times New Roman"/>
        </w:rPr>
        <w:t>macrocellular</w:t>
      </w:r>
      <w:proofErr w:type="spellEnd"/>
      <w:r w:rsidRPr="00865C54">
        <w:rPr>
          <w:rFonts w:ascii="Times New Roman" w:hAnsi="Times New Roman" w:cs="Times New Roman"/>
        </w:rPr>
        <w:t xml:space="preserve"> </w:t>
      </w:r>
      <w:proofErr w:type="spellStart"/>
      <w:r w:rsidRPr="00865C54">
        <w:rPr>
          <w:rFonts w:ascii="Times New Roman" w:hAnsi="Times New Roman" w:cs="Times New Roman"/>
        </w:rPr>
        <w:t>basestations</w:t>
      </w:r>
      <w:proofErr w:type="spellEnd"/>
      <w:r w:rsidRPr="00865C54">
        <w:rPr>
          <w:rFonts w:ascii="Times New Roman" w:hAnsi="Times New Roman" w:cs="Times New Roman"/>
        </w:rPr>
        <w:t xml:space="preserve">) are derived by combining the census population density maps with Voronoi polygon footprints of </w:t>
      </w:r>
      <w:r w:rsidR="00AC22B0" w:rsidRPr="00865C54">
        <w:rPr>
          <w:rFonts w:ascii="Times New Roman" w:hAnsi="Times New Roman" w:cs="Times New Roman"/>
        </w:rPr>
        <w:t>these</w:t>
      </w:r>
      <w:r w:rsidRPr="00865C54">
        <w:rPr>
          <w:rFonts w:ascii="Times New Roman" w:hAnsi="Times New Roman" w:cs="Times New Roman"/>
        </w:rPr>
        <w:t xml:space="preserve"> assets. Voronoi polygons create footprints that match population concentrations to their nearest</w:t>
      </w:r>
      <w:r w:rsidR="00210F23" w:rsidRPr="00865C54">
        <w:rPr>
          <w:rFonts w:ascii="Times New Roman" w:hAnsi="Times New Roman" w:cs="Times New Roman"/>
        </w:rPr>
        <w:t xml:space="preserve"> utility asset, which is a rational assumption reflective of our discussions with network asset owners and operators about </w:t>
      </w:r>
      <w:r w:rsidR="005B4C4D" w:rsidRPr="00865C54">
        <w:rPr>
          <w:rFonts w:ascii="Times New Roman" w:hAnsi="Times New Roman" w:cs="Times New Roman"/>
        </w:rPr>
        <w:t xml:space="preserve">the </w:t>
      </w:r>
      <w:r w:rsidR="00210F23" w:rsidRPr="00865C54">
        <w:rPr>
          <w:rFonts w:ascii="Times New Roman" w:hAnsi="Times New Roman" w:cs="Times New Roman"/>
        </w:rPr>
        <w:t>way distribution and lower</w:t>
      </w:r>
      <w:r w:rsidR="00070867" w:rsidRPr="00865C54">
        <w:rPr>
          <w:rFonts w:ascii="Times New Roman" w:hAnsi="Times New Roman" w:cs="Times New Roman"/>
        </w:rPr>
        <w:t xml:space="preserve"> level assets provide services </w:t>
      </w:r>
      <w:r w:rsidR="00070867" w:rsidRPr="00865C54">
        <w:rPr>
          <w:rFonts w:ascii="Times New Roman" w:hAnsi="Times New Roman" w:cs="Times New Roman"/>
        </w:rPr>
        <w:fldChar w:fldCharType="begin"/>
      </w:r>
      <w:r w:rsidR="00070867" w:rsidRPr="00865C54">
        <w:rPr>
          <w:rFonts w:ascii="Times New Roman" w:hAnsi="Times New Roman" w:cs="Times New Roman"/>
        </w:rPr>
        <w:instrText xml:space="preserve"> ADDIN ZOTERO_ITEM CSL_CITATION {"citationID":"W88JoIei","properties":{"formattedCitation":"(Thacker, Pant, &amp; Hall, 2017)","plainCitation":"(Thacker, Pant, &amp; Hall, 2017)","noteIndex":0},"citationItems":[{"id":69,"uris":["http://zotero.org/users/409659/items/BG2DXZL6"],"uri":["http://zotero.org/users/409659/items/BG2DXZL6"],"itemData":{"id":69,"type":"article-journal","title":"System-of-systems formulation and disruption analysis for multi-scale critical national infrastructures","container-title":"Reliability Engineering &amp; System Safety","collection-title":"Special Section: Applications of Probabilistic Graphical Models in Dependability, Diagnosis and Prognosis","page":"30-41","volume":"167","issue":"Supplement C","source":"ScienceDirect","abstract":"The complex and interdependent nature of modern critical national infrastructures provides the conditions for which localized failures can propagate within and between network systems, resulting in disruptions that are widespread and often unforeseen. Within this study, we characterize critical national infrastructures as a system-of-systems and develop methodology to perform a multi-scale disruption analysis. To achieve this, we map functional pathways between network source and sink assets across a range of operational scales. Customer demands are attributed to these pathways and are used to build a weighted network. The resultant functional path set and weighted network are used to perform a disruption analysis that encodes information on the long-range functionality within and between infrastructures, providing insights into failure propagation and the functional dependencies that exist between assets from multiple sectors. We supplement the methodological development with a detailed national scale demonstration for England and Wales using a unique representation of the integrated electricity network and the domestic flight network. The results highlight the potentially large disruptions that can result from the failure of individual electricity assets from a range of different sub-systems.","DOI":"10.1016/j.ress.2017.04.023","ISSN":"0951-8320","journalAbbreviation":"Reliability Engineering &amp; System Safety","author":[{"family":"Thacker","given":"Scott"},{"family":"Pant","given":"Raghav"},{"family":"Hall","given":"Jim W."}],"issued":{"date-parts":[["2017",11,1]]}}}],"schema":"https://github.com/citation-style-language/schema/raw/master/csl-citation.json"} </w:instrText>
      </w:r>
      <w:r w:rsidR="00070867" w:rsidRPr="00865C54">
        <w:rPr>
          <w:rFonts w:ascii="Times New Roman" w:hAnsi="Times New Roman" w:cs="Times New Roman"/>
        </w:rPr>
        <w:fldChar w:fldCharType="separate"/>
      </w:r>
      <w:r w:rsidR="00070867" w:rsidRPr="00865C54">
        <w:rPr>
          <w:rFonts w:ascii="Times New Roman" w:hAnsi="Times New Roman" w:cs="Times New Roman"/>
        </w:rPr>
        <w:t>(Thacker, Pant, &amp; Hall, 2017)</w:t>
      </w:r>
      <w:r w:rsidR="00070867" w:rsidRPr="00865C54">
        <w:rPr>
          <w:rFonts w:ascii="Times New Roman" w:hAnsi="Times New Roman" w:cs="Times New Roman"/>
        </w:rPr>
        <w:fldChar w:fldCharType="end"/>
      </w:r>
      <w:r w:rsidR="00210F23" w:rsidRPr="00865C54">
        <w:rPr>
          <w:rFonts w:ascii="Times New Roman" w:hAnsi="Times New Roman" w:cs="Times New Roman"/>
        </w:rPr>
        <w:t xml:space="preserve">. </w:t>
      </w:r>
      <w:r w:rsidR="00EA4AA0" w:rsidRPr="00EA4AA0">
        <w:rPr>
          <w:rFonts w:ascii="Times New Roman" w:hAnsi="Times New Roman" w:cs="Times New Roman"/>
        </w:rPr>
        <w:t xml:space="preserve">This results from the fact that infrastructure networks in England are radially deployed due to </w:t>
      </w:r>
      <w:r w:rsidR="00EA4AA0" w:rsidRPr="00E60C64">
        <w:rPr>
          <w:rFonts w:ascii="Times New Roman" w:hAnsi="Times New Roman" w:cs="Times New Roman"/>
        </w:rPr>
        <w:t>very high population density (&gt;400 people per km</w:t>
      </w:r>
      <w:r w:rsidR="00EA4AA0" w:rsidRPr="00E60C64">
        <w:rPr>
          <w:rFonts w:ascii="Times New Roman" w:hAnsi="Times New Roman" w:cs="Times New Roman"/>
          <w:vertAlign w:val="superscript"/>
        </w:rPr>
        <w:t>2</w:t>
      </w:r>
      <w:r w:rsidR="00EA4AA0" w:rsidRPr="00E60C64">
        <w:rPr>
          <w:rFonts w:ascii="Times New Roman" w:hAnsi="Times New Roman" w:cs="Times New Roman"/>
        </w:rPr>
        <w:t xml:space="preserve">), </w:t>
      </w:r>
      <w:bookmarkStart w:id="2" w:name="_Hlk534380558"/>
      <w:r w:rsidR="00EA4AA0" w:rsidRPr="00E60C64">
        <w:rPr>
          <w:rFonts w:ascii="Times New Roman" w:hAnsi="Times New Roman" w:cs="Times New Roman"/>
        </w:rPr>
        <w:t xml:space="preserve">relatively </w:t>
      </w:r>
      <w:bookmarkEnd w:id="2"/>
      <w:r w:rsidR="00EA4AA0" w:rsidRPr="00E60C64">
        <w:rPr>
          <w:rFonts w:ascii="Times New Roman" w:hAnsi="Times New Roman" w:cs="Times New Roman"/>
        </w:rPr>
        <w:t>homogenous settlement patterns which have evolved over many centuries, and the historical network configuration which most efficiently meets this settlement landscape.</w:t>
      </w:r>
      <w:r w:rsidR="00EA4AA0">
        <w:t xml:space="preserve"> </w:t>
      </w:r>
      <w:r w:rsidR="005B4C4D" w:rsidRPr="00865C54">
        <w:rPr>
          <w:rFonts w:ascii="Times New Roman" w:hAnsi="Times New Roman" w:cs="Times New Roman"/>
        </w:rPr>
        <w:t xml:space="preserve">Since the utility companies’ customer demand numbers at asset levels are </w:t>
      </w:r>
      <w:r w:rsidRPr="00865C54">
        <w:rPr>
          <w:rFonts w:ascii="Times New Roman" w:hAnsi="Times New Roman" w:cs="Times New Roman"/>
        </w:rPr>
        <w:t>not publicly published or made available</w:t>
      </w:r>
      <w:r w:rsidR="005B4C4D" w:rsidRPr="00865C54">
        <w:rPr>
          <w:rFonts w:ascii="Times New Roman" w:hAnsi="Times New Roman" w:cs="Times New Roman"/>
        </w:rPr>
        <w:t>, ofte</w:t>
      </w:r>
      <w:r w:rsidR="00AC22B0">
        <w:rPr>
          <w:rFonts w:ascii="Times New Roman" w:hAnsi="Times New Roman" w:cs="Times New Roman"/>
        </w:rPr>
        <w:t>n citing security reasons, the V</w:t>
      </w:r>
      <w:r w:rsidR="005B4C4D" w:rsidRPr="00865C54">
        <w:rPr>
          <w:rFonts w:ascii="Times New Roman" w:hAnsi="Times New Roman" w:cs="Times New Roman"/>
        </w:rPr>
        <w:t xml:space="preserve">oronoi </w:t>
      </w:r>
      <w:r w:rsidR="009F64FC" w:rsidRPr="00865C54">
        <w:rPr>
          <w:rFonts w:ascii="Times New Roman" w:hAnsi="Times New Roman" w:cs="Times New Roman"/>
        </w:rPr>
        <w:t>tessellation-based</w:t>
      </w:r>
      <w:r w:rsidR="005B4C4D" w:rsidRPr="00865C54">
        <w:rPr>
          <w:rFonts w:ascii="Times New Roman" w:hAnsi="Times New Roman" w:cs="Times New Roman"/>
        </w:rPr>
        <w:t xml:space="preserve"> approach gives reasonable customer demand estimates.</w:t>
      </w:r>
      <w:r w:rsidR="00C13759" w:rsidRPr="00865C54">
        <w:rPr>
          <w:rFonts w:ascii="Times New Roman" w:hAnsi="Times New Roman" w:cs="Times New Roman"/>
        </w:rPr>
        <w:t xml:space="preserve"> The railway customer numbers are based on a flow assignment model that uses available train timetable data to map routes for railway journeys and station usage statistics to infer the number of people travelling along the routes. The third column of Table S-1 describes the customer demand allocation models and data assembled for this study.  </w:t>
      </w:r>
      <w:r w:rsidR="005B4C4D" w:rsidRPr="00865C54">
        <w:rPr>
          <w:rFonts w:ascii="Times New Roman" w:hAnsi="Times New Roman" w:cs="Times New Roman"/>
        </w:rPr>
        <w:t xml:space="preserve">   </w:t>
      </w:r>
      <w:r w:rsidRPr="00865C54">
        <w:rPr>
          <w:rFonts w:ascii="Times New Roman" w:hAnsi="Times New Roman" w:cs="Times New Roman"/>
        </w:rPr>
        <w:t xml:space="preserve">      </w:t>
      </w:r>
    </w:p>
    <w:p w14:paraId="37D6F74E" w14:textId="77777777" w:rsidR="00146958" w:rsidRPr="00865C54" w:rsidRDefault="00620BD3" w:rsidP="009A1E4A">
      <w:pPr>
        <w:spacing w:line="240" w:lineRule="auto"/>
        <w:jc w:val="both"/>
        <w:rPr>
          <w:rFonts w:ascii="Times New Roman" w:hAnsi="Times New Roman" w:cs="Times New Roman"/>
          <w:u w:val="single"/>
        </w:rPr>
      </w:pPr>
      <w:r w:rsidRPr="00865C54">
        <w:rPr>
          <w:rFonts w:ascii="Times New Roman" w:hAnsi="Times New Roman" w:cs="Times New Roman"/>
          <w:u w:val="single"/>
        </w:rPr>
        <w:t>Table S-1</w:t>
      </w:r>
      <w:r w:rsidR="00146958" w:rsidRPr="00865C54">
        <w:rPr>
          <w:rFonts w:ascii="Times New Roman" w:hAnsi="Times New Roman" w:cs="Times New Roman"/>
          <w:u w:val="single"/>
        </w:rPr>
        <w:t>: Description of the network data used in the study</w:t>
      </w:r>
    </w:p>
    <w:tbl>
      <w:tblPr>
        <w:tblW w:w="84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1588"/>
        <w:gridCol w:w="3951"/>
      </w:tblGrid>
      <w:tr w:rsidR="00146958" w:rsidRPr="00865C54" w14:paraId="57721BFF" w14:textId="77777777" w:rsidTr="0019154B">
        <w:trPr>
          <w:trHeight w:val="636"/>
        </w:trPr>
        <w:tc>
          <w:tcPr>
            <w:tcW w:w="2943" w:type="dxa"/>
            <w:shd w:val="clear" w:color="auto" w:fill="auto"/>
            <w:vAlign w:val="center"/>
          </w:tcPr>
          <w:p w14:paraId="4CDA4002" w14:textId="0BF43E01" w:rsidR="00146958" w:rsidRPr="00865C54" w:rsidRDefault="00146958" w:rsidP="0019154B">
            <w:pPr>
              <w:jc w:val="center"/>
              <w:rPr>
                <w:rFonts w:ascii="Times New Roman" w:hAnsi="Times New Roman" w:cs="Times New Roman"/>
                <w:b/>
              </w:rPr>
            </w:pPr>
            <w:r w:rsidRPr="00865C54">
              <w:rPr>
                <w:rFonts w:ascii="Times New Roman" w:hAnsi="Times New Roman" w:cs="Times New Roman"/>
                <w:b/>
              </w:rPr>
              <w:t>Sector</w:t>
            </w:r>
          </w:p>
        </w:tc>
        <w:tc>
          <w:tcPr>
            <w:tcW w:w="1588" w:type="dxa"/>
            <w:shd w:val="clear" w:color="auto" w:fill="auto"/>
            <w:vAlign w:val="center"/>
          </w:tcPr>
          <w:p w14:paraId="6BD660F2" w14:textId="77777777" w:rsidR="00146958" w:rsidRPr="00865C54" w:rsidRDefault="00146958" w:rsidP="0019154B">
            <w:pPr>
              <w:spacing w:after="0"/>
              <w:jc w:val="center"/>
              <w:rPr>
                <w:rFonts w:ascii="Times New Roman" w:hAnsi="Times New Roman" w:cs="Times New Roman"/>
                <w:b/>
              </w:rPr>
            </w:pPr>
            <w:r w:rsidRPr="00865C54">
              <w:rPr>
                <w:rFonts w:ascii="Times New Roman" w:hAnsi="Times New Roman" w:cs="Times New Roman"/>
                <w:b/>
              </w:rPr>
              <w:t>Spatial and Topological Attributes</w:t>
            </w:r>
          </w:p>
        </w:tc>
        <w:tc>
          <w:tcPr>
            <w:tcW w:w="3951" w:type="dxa"/>
            <w:shd w:val="clear" w:color="auto" w:fill="auto"/>
            <w:vAlign w:val="center"/>
          </w:tcPr>
          <w:p w14:paraId="1A52040D" w14:textId="77777777" w:rsidR="00146958" w:rsidRPr="00865C54" w:rsidRDefault="00146958" w:rsidP="0019154B">
            <w:pPr>
              <w:jc w:val="center"/>
              <w:rPr>
                <w:rFonts w:ascii="Times New Roman" w:hAnsi="Times New Roman" w:cs="Times New Roman"/>
                <w:b/>
              </w:rPr>
            </w:pPr>
            <w:r w:rsidRPr="00865C54">
              <w:rPr>
                <w:rFonts w:ascii="Times New Roman" w:hAnsi="Times New Roman" w:cs="Times New Roman"/>
                <w:b/>
              </w:rPr>
              <w:t xml:space="preserve">Customer </w:t>
            </w:r>
            <w:r w:rsidR="00C13759" w:rsidRPr="00865C54">
              <w:rPr>
                <w:rFonts w:ascii="Times New Roman" w:hAnsi="Times New Roman" w:cs="Times New Roman"/>
                <w:b/>
              </w:rPr>
              <w:t xml:space="preserve">demand </w:t>
            </w:r>
            <w:r w:rsidRPr="00865C54">
              <w:rPr>
                <w:rFonts w:ascii="Times New Roman" w:hAnsi="Times New Roman" w:cs="Times New Roman"/>
                <w:b/>
              </w:rPr>
              <w:t>allocation</w:t>
            </w:r>
          </w:p>
        </w:tc>
      </w:tr>
      <w:tr w:rsidR="00146958" w:rsidRPr="00865C54" w14:paraId="78A0B0A2" w14:textId="77777777" w:rsidTr="0019154B">
        <w:tc>
          <w:tcPr>
            <w:tcW w:w="2943" w:type="dxa"/>
            <w:shd w:val="clear" w:color="auto" w:fill="auto"/>
            <w:vAlign w:val="center"/>
          </w:tcPr>
          <w:p w14:paraId="4FA8E518" w14:textId="77777777" w:rsidR="00146958" w:rsidRPr="00865C54" w:rsidRDefault="00146958" w:rsidP="0019154B">
            <w:pPr>
              <w:rPr>
                <w:rFonts w:ascii="Times New Roman" w:hAnsi="Times New Roman" w:cs="Times New Roman"/>
              </w:rPr>
            </w:pPr>
            <w:r w:rsidRPr="00865C54">
              <w:rPr>
                <w:rFonts w:ascii="Times New Roman" w:hAnsi="Times New Roman" w:cs="Times New Roman"/>
              </w:rPr>
              <w:t>Electricity Distribution</w:t>
            </w:r>
          </w:p>
          <w:p w14:paraId="1D69B34C" w14:textId="77777777" w:rsidR="00146958" w:rsidRPr="00865C54" w:rsidRDefault="00A07AAD" w:rsidP="0019154B">
            <w:pPr>
              <w:pStyle w:val="ListParagraph"/>
              <w:numPr>
                <w:ilvl w:val="0"/>
                <w:numId w:val="2"/>
              </w:numPr>
              <w:jc w:val="left"/>
              <w:rPr>
                <w:rFonts w:ascii="Times New Roman" w:hAnsi="Times New Roman"/>
                <w:sz w:val="22"/>
                <w:szCs w:val="22"/>
              </w:rPr>
            </w:pPr>
            <w:r w:rsidRPr="00865C54">
              <w:rPr>
                <w:rFonts w:ascii="Times New Roman" w:hAnsi="Times New Roman"/>
                <w:sz w:val="22"/>
                <w:szCs w:val="22"/>
              </w:rPr>
              <w:t xml:space="preserve">Spatial coverage: </w:t>
            </w:r>
            <w:r w:rsidR="00107A62" w:rsidRPr="00865C54">
              <w:rPr>
                <w:rFonts w:ascii="Times New Roman" w:hAnsi="Times New Roman"/>
                <w:sz w:val="22"/>
                <w:szCs w:val="22"/>
              </w:rPr>
              <w:t>South-East England</w:t>
            </w:r>
          </w:p>
          <w:p w14:paraId="7B101B76" w14:textId="77777777" w:rsidR="00146958" w:rsidRPr="00865C54" w:rsidRDefault="00146958" w:rsidP="0019154B">
            <w:pPr>
              <w:pStyle w:val="ListParagraph"/>
              <w:numPr>
                <w:ilvl w:val="0"/>
                <w:numId w:val="2"/>
              </w:numPr>
              <w:jc w:val="left"/>
              <w:rPr>
                <w:rFonts w:ascii="Times New Roman" w:hAnsi="Times New Roman"/>
                <w:sz w:val="22"/>
                <w:szCs w:val="22"/>
              </w:rPr>
            </w:pPr>
            <w:r w:rsidRPr="00865C54">
              <w:rPr>
                <w:rFonts w:ascii="Times New Roman" w:hAnsi="Times New Roman"/>
                <w:sz w:val="22"/>
                <w:szCs w:val="22"/>
              </w:rPr>
              <w:t>Voltage: 132 kV</w:t>
            </w:r>
          </w:p>
          <w:p w14:paraId="33FA6831" w14:textId="77777777" w:rsidR="00146958" w:rsidRPr="00865C54" w:rsidRDefault="00146958" w:rsidP="0019154B">
            <w:pPr>
              <w:pStyle w:val="ListParagraph"/>
              <w:numPr>
                <w:ilvl w:val="0"/>
                <w:numId w:val="2"/>
              </w:numPr>
              <w:jc w:val="left"/>
              <w:rPr>
                <w:rFonts w:ascii="Times New Roman" w:hAnsi="Times New Roman"/>
                <w:sz w:val="22"/>
                <w:szCs w:val="22"/>
              </w:rPr>
            </w:pPr>
            <w:r w:rsidRPr="00865C54">
              <w:rPr>
                <w:rFonts w:ascii="Times New Roman" w:hAnsi="Times New Roman"/>
                <w:sz w:val="22"/>
                <w:szCs w:val="22"/>
              </w:rPr>
              <w:t xml:space="preserve">Nodes: </w:t>
            </w:r>
            <w:r w:rsidR="002C6CE3" w:rsidRPr="00865C54">
              <w:rPr>
                <w:rFonts w:ascii="Times New Roman" w:hAnsi="Times New Roman"/>
                <w:sz w:val="22"/>
                <w:szCs w:val="22"/>
              </w:rPr>
              <w:t>253</w:t>
            </w:r>
          </w:p>
        </w:tc>
        <w:tc>
          <w:tcPr>
            <w:tcW w:w="1588" w:type="dxa"/>
            <w:shd w:val="clear" w:color="auto" w:fill="auto"/>
            <w:vAlign w:val="center"/>
          </w:tcPr>
          <w:p w14:paraId="287BF00D" w14:textId="0EBD3E0B" w:rsidR="00146958" w:rsidRPr="00865C54" w:rsidRDefault="00146958" w:rsidP="0019154B">
            <w:pPr>
              <w:rPr>
                <w:rFonts w:ascii="Times New Roman" w:hAnsi="Times New Roman" w:cs="Times New Roman"/>
              </w:rPr>
            </w:pPr>
            <w:r w:rsidRPr="00865C54">
              <w:rPr>
                <w:rFonts w:ascii="Times New Roman" w:hAnsi="Times New Roman" w:cs="Times New Roman"/>
              </w:rPr>
              <w:t xml:space="preserve">Nodes derived from </w:t>
            </w:r>
            <w:r w:rsidR="00070867" w:rsidRPr="00865C54">
              <w:rPr>
                <w:rFonts w:ascii="Times New Roman" w:hAnsi="Times New Roman" w:cs="Times New Roman"/>
              </w:rPr>
              <w:fldChar w:fldCharType="begin"/>
            </w:r>
            <w:r w:rsidR="00070867" w:rsidRPr="00865C54">
              <w:rPr>
                <w:rFonts w:ascii="Times New Roman" w:hAnsi="Times New Roman" w:cs="Times New Roman"/>
              </w:rPr>
              <w:instrText xml:space="preserve"> ADDIN ZOTERO_ITEM CSL_CITATION {"citationID":"M8M7BWw6","properties":{"formattedCitation":"(Ordinance Survey, 2015)","plainCitation":"(Ordinance Survey, 2015)","dontUpdate":true,"noteIndex":0},"citationItems":[{"id":3735,"uris":["http://zotero.org/users/409659/items/X7S3H7FY"],"uri":["http://zotero.org/users/409659/items/X7S3H7FY"],"itemData":{"id":3735,"type":"webpage","title":"OS MasterMap Topography Layer","URL":"https://www.ordnancesurvey.co.uk/opendatadownload/products.html","author":[{"literal":"Ordinance Survey"}],"issued":{"date-parts":[["2015"]]},"accessed":{"date-parts":[["2018",7,10]]}}}],"schema":"https://github.com/citation-style-language/schema/raw/master/csl-citation.json"} </w:instrText>
            </w:r>
            <w:r w:rsidR="00070867" w:rsidRPr="00865C54">
              <w:rPr>
                <w:rFonts w:ascii="Times New Roman" w:hAnsi="Times New Roman" w:cs="Times New Roman"/>
              </w:rPr>
              <w:fldChar w:fldCharType="separate"/>
            </w:r>
            <w:r w:rsidR="00070867" w:rsidRPr="00865C54">
              <w:rPr>
                <w:rFonts w:ascii="Times New Roman" w:hAnsi="Times New Roman" w:cs="Times New Roman"/>
              </w:rPr>
              <w:t>Ordinance Survey (2015)</w:t>
            </w:r>
            <w:r w:rsidR="00070867" w:rsidRPr="00865C54">
              <w:rPr>
                <w:rFonts w:ascii="Times New Roman" w:hAnsi="Times New Roman" w:cs="Times New Roman"/>
              </w:rPr>
              <w:fldChar w:fldCharType="end"/>
            </w:r>
            <w:r w:rsidR="00070867" w:rsidRPr="00865C54">
              <w:rPr>
                <w:rFonts w:ascii="Times New Roman" w:hAnsi="Times New Roman" w:cs="Times New Roman"/>
              </w:rPr>
              <w:t xml:space="preserve"> and </w:t>
            </w:r>
            <w:r w:rsidR="00070867" w:rsidRPr="00865C54">
              <w:rPr>
                <w:rFonts w:ascii="Times New Roman" w:hAnsi="Times New Roman" w:cs="Times New Roman"/>
              </w:rPr>
              <w:fldChar w:fldCharType="begin"/>
            </w:r>
            <w:r w:rsidR="00070867" w:rsidRPr="00865C54">
              <w:rPr>
                <w:rFonts w:ascii="Times New Roman" w:hAnsi="Times New Roman" w:cs="Times New Roman"/>
              </w:rPr>
              <w:instrText xml:space="preserve"> ADDIN ZOTERO_ITEM CSL_CITATION {"citationID":"voR0GsBz","properties":{"formattedCitation":"(UK Power Networks, 2014)","plainCitation":"(UK Power Networks, 2014)","dontUpdate":true,"noteIndex":0},"citationItems":[{"id":3737,"uris":["http://zotero.org/users/409659/items/L2PWJ6R6"],"uri":["http://zotero.org/users/409659/items/L2PWJ6R6"],"itemData":{"id":3737,"type":"webpage","title":"Document Library - Regional Development Plans","URL":"http://library.ukpowernetworks.co.uk/library/en/RIIO/Asset_Management_Documents/Regional_Development_Plans/","author":[{"literal":"UK Power Networks"}],"issued":{"date-parts":[["2014"]]},"accessed":{"date-parts":[["2018",7,10]]}}}],"schema":"https://github.com/citation-style-language/schema/raw/master/csl-citation.json"} </w:instrText>
            </w:r>
            <w:r w:rsidR="00070867" w:rsidRPr="00865C54">
              <w:rPr>
                <w:rFonts w:ascii="Times New Roman" w:hAnsi="Times New Roman" w:cs="Times New Roman"/>
              </w:rPr>
              <w:fldChar w:fldCharType="separate"/>
            </w:r>
            <w:r w:rsidR="00070867" w:rsidRPr="00865C54">
              <w:rPr>
                <w:rFonts w:ascii="Times New Roman" w:hAnsi="Times New Roman" w:cs="Times New Roman"/>
              </w:rPr>
              <w:t>UK Power Networks (2014)</w:t>
            </w:r>
            <w:r w:rsidR="00070867" w:rsidRPr="00865C54">
              <w:rPr>
                <w:rFonts w:ascii="Times New Roman" w:hAnsi="Times New Roman" w:cs="Times New Roman"/>
              </w:rPr>
              <w:fldChar w:fldCharType="end"/>
            </w:r>
          </w:p>
        </w:tc>
        <w:tc>
          <w:tcPr>
            <w:tcW w:w="3951" w:type="dxa"/>
            <w:shd w:val="clear" w:color="auto" w:fill="auto"/>
            <w:vAlign w:val="center"/>
          </w:tcPr>
          <w:p w14:paraId="35B4EACE" w14:textId="397BCF8E" w:rsidR="00146958" w:rsidRPr="00865C54" w:rsidRDefault="00146958" w:rsidP="0019154B">
            <w:pPr>
              <w:rPr>
                <w:rFonts w:ascii="Times New Roman" w:hAnsi="Times New Roman" w:cs="Times New Roman"/>
              </w:rPr>
            </w:pPr>
            <w:r w:rsidRPr="00865C54">
              <w:rPr>
                <w:rFonts w:ascii="Times New Roman" w:hAnsi="Times New Roman" w:cs="Times New Roman"/>
              </w:rPr>
              <w:t>Estimated using Voronoi decomposition – detailed in paper</w:t>
            </w:r>
            <w:r w:rsidR="00B60931" w:rsidRPr="00865C54">
              <w:rPr>
                <w:rFonts w:ascii="Times New Roman" w:hAnsi="Times New Roman" w:cs="Times New Roman"/>
              </w:rPr>
              <w:t>s</w:t>
            </w:r>
            <w:r w:rsidR="00070867" w:rsidRPr="00865C54">
              <w:rPr>
                <w:rFonts w:ascii="Times New Roman" w:hAnsi="Times New Roman" w:cs="Times New Roman"/>
              </w:rPr>
              <w:t xml:space="preserve"> </w:t>
            </w:r>
            <w:r w:rsidR="00070867" w:rsidRPr="00865C54">
              <w:rPr>
                <w:rFonts w:ascii="Times New Roman" w:hAnsi="Times New Roman" w:cs="Times New Roman"/>
              </w:rPr>
              <w:fldChar w:fldCharType="begin"/>
            </w:r>
            <w:r w:rsidR="004C4822" w:rsidRPr="00865C54">
              <w:rPr>
                <w:rFonts w:ascii="Times New Roman" w:hAnsi="Times New Roman" w:cs="Times New Roman"/>
              </w:rPr>
              <w:instrText xml:space="preserve"> ADDIN ZOTERO_ITEM CSL_CITATION {"citationID":"pKuzNHvy","properties":{"formattedCitation":"(R. Pant, Thacker, Hall, Alderson, &amp; Barr, 2017; Thacker, Barr, Pant, Hall, &amp; Alderson, 2017)","plainCitation":"(R. Pant, Thacker, Hall, Alderson, &amp; Barr, 2017; Thacker, Barr, Pant, Hall, &amp; Alderson, 2017)","noteIndex":0},"citationItems":[{"id":66,"uris":["http://zotero.org/users/409659/items/TTJK2ZZ2"],"uri":["http://zotero.org/users/409659/items/TTJK2ZZ2"],"itemData":{"id":66,"type":"article-journal","title":"Critical infrastructure impact assessment due to flood exposure","container-title":"Journal of Flood Risk Management","page":"n/a-n/a","source":"Wiley Online Library","abstract":"Critical national infrastructures, including energy, transport, digital communications, and water, are prone to flood damage. Their geographical extent is a determinant of, and is determined by, patterns of human development, which is often concentrated in floodplains. It is important to understand how infrastructure systems react to large-scale flooding. In this paper, we present an integrated framework for critical infrastructure flood impact assessment. Within this integrated framework, we represent interdependent infrastructure assets through spatial network models. We quantify infrastructure flood impacts in terms of disrupted customers linked directly to flood assets and customers disrupted indirectly due to network effects. The analysis shows how spatial network models inform flood risk management practitioners to identify and compare critical infrastructures risks on flooded and non-flooded land, for prioritising flood protection investments and improve resilience of cities. A case study of the Thames catchment in England is presented, which contains key infrastructure assets and highest population concentrations in United Kingdom.","DOI":"10.1111/jfr3.12288","ISSN":"1753-318X","journalAbbreviation":"J Flood Risk Management","language":"en","author":[{"family":"Pant","given":"R."},{"family":"Thacker","given":"S."},{"family":"Hall","given":"J.w."},{"family":"Alderson","given":"D."},{"family":"Barr","given":"S."}],"issued":{"date-parts":[["2017",1,1]]}}},{"id":67,"uris":["http://zotero.org/users/409659/items/JC85SRBV"],"uri":["http://zotero.org/users/409659/items/JC85SRBV"],"itemData":{"id":67,"type":"article-journal","title":"Geographic hotspots of critical national infrastructure","container-title":"Risk Analysis","page":"n/a-n/a","source":"Wiley Online Library","abstract":"Failure of critical national infrastructures can result in major disruptions to society and the economy. Understanding the criticality of individual assets and the geographic areas in which they are located is essential for targeting investments to reduce risks and enhance system resilience. Within this study we provide new insights into the criticality of real-life critical infrastructure networks by integrating high-resolution data on infrastructure location, connectivity, interdependence, and usage. We propose a metric of infrastructure criticality in terms of the number of users who may be directly or indirectly disrupted by the failure of physically interdependent infrastructures. Kernel density estimation is used to integrate spatially discrete criticality values associated with individual infrastructure assets, producing a continuous surface from which statistically significant infrastructure criticality hotspots are identified. We develop a comprehensive and unique national-scale demonstration for England and Wales that utilizes previously unavailable data from the energy, transport, water, waste, and digital communications sectors. The testing of 200,000 failure scenarios identifies that hotspots are typically located around the periphery of urban areas where there are large facilities upon which many users depend or where several critical infrastructures are concentrated in one location.","DOI":"10.1111/risa.12840","ISSN":"1539-6924","journalAbbreviation":"Risk Analysis","language":"en","author":[{"family":"Thacker","given":"Scott"},{"family":"Barr","given":"Stuart"},{"family":"Pant","given":"Raghav"},{"family":"Hall","given":"Jim W."},{"family":"Alderson","given":"David"}],"issued":{"date-parts":[["2017"]]}}}],"schema":"https://github.com/citation-style-language/schema/raw/master/csl-citation.json"} </w:instrText>
            </w:r>
            <w:r w:rsidR="00070867" w:rsidRPr="00865C54">
              <w:rPr>
                <w:rFonts w:ascii="Times New Roman" w:hAnsi="Times New Roman" w:cs="Times New Roman"/>
              </w:rPr>
              <w:fldChar w:fldCharType="separate"/>
            </w:r>
            <w:r w:rsidR="004C4822" w:rsidRPr="00865C54">
              <w:rPr>
                <w:rFonts w:ascii="Times New Roman" w:hAnsi="Times New Roman" w:cs="Times New Roman"/>
              </w:rPr>
              <w:t>(R. Pant, Thacker, Hall, Alderson, &amp; Barr, 2017; Thacker, Barr, Pant, Hall, &amp; Alderson, 2017)</w:t>
            </w:r>
            <w:r w:rsidR="00070867" w:rsidRPr="00865C54">
              <w:rPr>
                <w:rFonts w:ascii="Times New Roman" w:hAnsi="Times New Roman" w:cs="Times New Roman"/>
              </w:rPr>
              <w:fldChar w:fldCharType="end"/>
            </w:r>
          </w:p>
        </w:tc>
      </w:tr>
      <w:tr w:rsidR="00146958" w:rsidRPr="00865C54" w14:paraId="35141AA0" w14:textId="77777777" w:rsidTr="0019154B">
        <w:tc>
          <w:tcPr>
            <w:tcW w:w="2943" w:type="dxa"/>
            <w:shd w:val="clear" w:color="auto" w:fill="auto"/>
            <w:vAlign w:val="center"/>
          </w:tcPr>
          <w:p w14:paraId="2D827C01" w14:textId="78C6F07B" w:rsidR="00146958" w:rsidRPr="00865C54" w:rsidRDefault="004C4822" w:rsidP="0019154B">
            <w:pPr>
              <w:rPr>
                <w:rFonts w:ascii="Times New Roman" w:hAnsi="Times New Roman" w:cs="Times New Roman"/>
              </w:rPr>
            </w:pPr>
            <w:r w:rsidRPr="00865C54">
              <w:rPr>
                <w:rFonts w:ascii="Times New Roman" w:hAnsi="Times New Roman" w:cs="Times New Roman"/>
              </w:rPr>
              <w:t>Fresh-w</w:t>
            </w:r>
            <w:r w:rsidR="00146958" w:rsidRPr="00865C54">
              <w:rPr>
                <w:rFonts w:ascii="Times New Roman" w:hAnsi="Times New Roman" w:cs="Times New Roman"/>
              </w:rPr>
              <w:t>ater towers</w:t>
            </w:r>
          </w:p>
          <w:p w14:paraId="01DC00AB" w14:textId="77777777" w:rsidR="00A07AAD" w:rsidRPr="00865C54" w:rsidRDefault="00A07AAD"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Spatial coverage: </w:t>
            </w:r>
            <w:r w:rsidR="00107A62" w:rsidRPr="00865C54">
              <w:rPr>
                <w:rFonts w:ascii="Times New Roman" w:hAnsi="Times New Roman"/>
                <w:sz w:val="22"/>
                <w:szCs w:val="22"/>
              </w:rPr>
              <w:t>South-East England</w:t>
            </w:r>
          </w:p>
          <w:p w14:paraId="70124C7A" w14:textId="77777777" w:rsidR="00146958" w:rsidRPr="00865C54" w:rsidRDefault="00B60931"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Nodes: </w:t>
            </w:r>
            <w:r w:rsidR="002C6CE3" w:rsidRPr="00865C54">
              <w:rPr>
                <w:rFonts w:ascii="Times New Roman" w:hAnsi="Times New Roman"/>
                <w:sz w:val="22"/>
                <w:szCs w:val="22"/>
              </w:rPr>
              <w:t>653</w:t>
            </w:r>
          </w:p>
        </w:tc>
        <w:tc>
          <w:tcPr>
            <w:tcW w:w="1588" w:type="dxa"/>
            <w:shd w:val="clear" w:color="auto" w:fill="auto"/>
            <w:vAlign w:val="center"/>
          </w:tcPr>
          <w:p w14:paraId="090CD28C" w14:textId="53B3AC51" w:rsidR="00146958" w:rsidRPr="00865C54" w:rsidRDefault="00070867" w:rsidP="0019154B">
            <w:pPr>
              <w:rPr>
                <w:rFonts w:ascii="Times New Roman" w:hAnsi="Times New Roman" w:cs="Times New Roman"/>
              </w:rPr>
            </w:pPr>
            <w:r w:rsidRPr="00865C54">
              <w:rPr>
                <w:rFonts w:ascii="Times New Roman" w:hAnsi="Times New Roman" w:cs="Times New Roman"/>
              </w:rPr>
              <w:t xml:space="preserve">Obtained from </w:t>
            </w:r>
            <w:r w:rsidRPr="00865C54">
              <w:rPr>
                <w:rFonts w:ascii="Times New Roman" w:hAnsi="Times New Roman" w:cs="Times New Roman"/>
              </w:rPr>
              <w:fldChar w:fldCharType="begin"/>
            </w:r>
            <w:r w:rsidRPr="00865C54">
              <w:rPr>
                <w:rFonts w:ascii="Times New Roman" w:hAnsi="Times New Roman" w:cs="Times New Roman"/>
              </w:rPr>
              <w:instrText xml:space="preserve"> ADDIN ZOTERO_ITEM CSL_CITATION {"citationID":"EHloH8Yk","properties":{"formattedCitation":"(Ordinance Survey, 2015)","plainCitation":"(Ordinance Survey, 2015)","dontUpdate":true,"noteIndex":0},"citationItems":[{"id":3735,"uris":["http://zotero.org/users/409659/items/X7S3H7FY"],"uri":["http://zotero.org/users/409659/items/X7S3H7FY"],"itemData":{"id":3735,"type":"webpage","title":"OS MasterMap Topography Layer","URL":"https://www.ordnancesurvey.co.uk/opendatadownload/products.html","author":[{"literal":"Ordinance Survey"}],"issued":{"date-parts":[["2015"]]},"accessed":{"date-parts":[["2018",7,10]]}}}],"schema":"https://github.com/citation-style-language/schema/raw/master/csl-citation.json"} </w:instrText>
            </w:r>
            <w:r w:rsidRPr="00865C54">
              <w:rPr>
                <w:rFonts w:ascii="Times New Roman" w:hAnsi="Times New Roman" w:cs="Times New Roman"/>
              </w:rPr>
              <w:fldChar w:fldCharType="separate"/>
            </w:r>
            <w:r w:rsidRPr="00865C54">
              <w:rPr>
                <w:rFonts w:ascii="Times New Roman" w:hAnsi="Times New Roman" w:cs="Times New Roman"/>
              </w:rPr>
              <w:t>Ordinance Survey (2015)</w:t>
            </w:r>
            <w:r w:rsidRPr="00865C54">
              <w:rPr>
                <w:rFonts w:ascii="Times New Roman" w:hAnsi="Times New Roman" w:cs="Times New Roman"/>
              </w:rPr>
              <w:fldChar w:fldCharType="end"/>
            </w:r>
          </w:p>
        </w:tc>
        <w:tc>
          <w:tcPr>
            <w:tcW w:w="3951" w:type="dxa"/>
            <w:shd w:val="clear" w:color="auto" w:fill="auto"/>
            <w:vAlign w:val="center"/>
          </w:tcPr>
          <w:p w14:paraId="4BF5F064" w14:textId="388B9D71" w:rsidR="00146958" w:rsidRPr="00865C54" w:rsidRDefault="00146958" w:rsidP="0019154B">
            <w:pPr>
              <w:rPr>
                <w:rFonts w:ascii="Times New Roman" w:hAnsi="Times New Roman" w:cs="Times New Roman"/>
              </w:rPr>
            </w:pPr>
            <w:r w:rsidRPr="00865C54">
              <w:rPr>
                <w:rFonts w:ascii="Times New Roman" w:hAnsi="Times New Roman" w:cs="Times New Roman"/>
              </w:rPr>
              <w:t>Estimated using Voronoi decomposition – detailed in paper</w:t>
            </w:r>
            <w:r w:rsidR="00B60931" w:rsidRPr="00865C54">
              <w:rPr>
                <w:rFonts w:ascii="Times New Roman" w:hAnsi="Times New Roman" w:cs="Times New Roman"/>
              </w:rPr>
              <w:t>s</w:t>
            </w:r>
            <w:r w:rsidR="004C4822" w:rsidRPr="00865C54">
              <w:rPr>
                <w:rFonts w:ascii="Times New Roman" w:hAnsi="Times New Roman" w:cs="Times New Roman"/>
              </w:rPr>
              <w:t xml:space="preserve"> </w:t>
            </w:r>
            <w:r w:rsidR="004C4822" w:rsidRPr="00865C54">
              <w:rPr>
                <w:rFonts w:ascii="Times New Roman" w:hAnsi="Times New Roman" w:cs="Times New Roman"/>
              </w:rPr>
              <w:fldChar w:fldCharType="begin"/>
            </w:r>
            <w:r w:rsidR="004C4822" w:rsidRPr="00865C54">
              <w:rPr>
                <w:rFonts w:ascii="Times New Roman" w:hAnsi="Times New Roman" w:cs="Times New Roman"/>
              </w:rPr>
              <w:instrText xml:space="preserve"> ADDIN ZOTERO_ITEM CSL_CITATION {"citationID":"swZoWQEK","properties":{"formattedCitation":"(R. Pant et al., 2017; Thacker et al., 2017)","plainCitation":"(R. Pant et al., 2017; Thacker et al., 2017)","noteIndex":0},"citationItems":[{"id":66,"uris":["http://zotero.org/users/409659/items/TTJK2ZZ2"],"uri":["http://zotero.org/users/409659/items/TTJK2ZZ2"],"itemData":{"id":66,"type":"article-journal","title":"Critical infrastructure impact assessment due to flood exposure","container-title":"Journal of Flood Risk Management","page":"n/a-n/a","source":"Wiley Online Library","abstract":"Critical national infrastructures, including energy, transport, digital communications, and water, are prone to flood damage. Their geographical extent is a determinant of, and is determined by, patterns of human development, which is often concentrated in floodplains. It is important to understand how infrastructure systems react to large-scale flooding. In this paper, we present an integrated framework for critical infrastructure flood impact assessment. Within this integrated framework, we represent interdependent infrastructure assets through spatial network models. We quantify infrastructure flood impacts in terms of disrupted customers linked directly to flood assets and customers disrupted indirectly due to network effects. The analysis shows how spatial network models inform flood risk management practitioners to identify and compare critical infrastructures risks on flooded and non-flooded land, for prioritising flood protection investments and improve resilience of cities. A case study of the Thames catchment in England is presented, which contains key infrastructure assets and highest population concentrations in United Kingdom.","DOI":"10.1111/jfr3.12288","ISSN":"1753-318X","journalAbbreviation":"J Flood Risk Management","language":"en","author":[{"family":"Pant","given":"R."},{"family":"Thacker","given":"S."},{"family":"Hall","given":"J.w."},{"family":"Alderson","given":"D."},{"family":"Barr","given":"S."}],"issued":{"date-parts":[["2017",1,1]]}}},{"id":67,"uris":["http://zotero.org/users/409659/items/JC85SRBV"],"uri":["http://zotero.org/users/409659/items/JC85SRBV"],"itemData":{"id":67,"type":"article-journal","title":"Geographic hotspots of critical national infrastructure","container-title":"Risk Analysis","page":"n/a-n/a","source":"Wiley Online Library","abstract":"Failure of critical national infrastructures can result in major disruptions to society and the economy. Understanding the criticality of individual assets and the geographic areas in which they are located is essential for targeting investments to reduce risks and enhance system resilience. Within this study we provide new insights into the criticality of real-life critical infrastructure networks by integrating high-resolution data on infrastructure location, connectivity, interdependence, and usage. We propose a metric of infrastructure criticality in terms of the number of users who may be directly or indirectly disrupted by the failure of physically interdependent infrastructures. Kernel density estimation is used to integrate spatially discrete criticality values associated with individual infrastructure assets, producing a continuous surface from which statistically significant infrastructure criticality hotspots are identified. We develop a comprehensive and unique national-scale demonstration for England and Wales that utilizes previously unavailable data from the energy, transport, water, waste, and digital communications sectors. The testing of 200,000 failure scenarios identifies that hotspots are typically located around the periphery of urban areas where there are large facilities upon which many users depend or where several critical infrastructures are concentrated in one location.","DOI":"10.1111/risa.12840","ISSN":"1539-6924","journalAbbreviation":"Risk Analysis","language":"en","author":[{"family":"Thacker","given":"Scott"},{"family":"Barr","given":"Stuart"},{"family":"Pant","given":"Raghav"},{"family":"Hall","given":"Jim W."},{"family":"Alderson","given":"David"}],"issued":{"date-parts":[["2017"]]}}}],"schema":"https://github.com/citation-style-language/schema/raw/master/csl-citation.json"} </w:instrText>
            </w:r>
            <w:r w:rsidR="004C4822" w:rsidRPr="00865C54">
              <w:rPr>
                <w:rFonts w:ascii="Times New Roman" w:hAnsi="Times New Roman" w:cs="Times New Roman"/>
              </w:rPr>
              <w:fldChar w:fldCharType="separate"/>
            </w:r>
            <w:r w:rsidR="004C4822" w:rsidRPr="00865C54">
              <w:rPr>
                <w:rFonts w:ascii="Times New Roman" w:hAnsi="Times New Roman" w:cs="Times New Roman"/>
              </w:rPr>
              <w:t>(R. Pant et al., 2017; Thacker et al., 2017)</w:t>
            </w:r>
            <w:r w:rsidR="004C4822" w:rsidRPr="00865C54">
              <w:rPr>
                <w:rFonts w:ascii="Times New Roman" w:hAnsi="Times New Roman" w:cs="Times New Roman"/>
              </w:rPr>
              <w:fldChar w:fldCharType="end"/>
            </w:r>
          </w:p>
        </w:tc>
      </w:tr>
      <w:tr w:rsidR="00146958" w:rsidRPr="00865C54" w14:paraId="59427CAF" w14:textId="77777777" w:rsidTr="0019154B">
        <w:tc>
          <w:tcPr>
            <w:tcW w:w="2943" w:type="dxa"/>
            <w:shd w:val="clear" w:color="auto" w:fill="auto"/>
            <w:vAlign w:val="center"/>
          </w:tcPr>
          <w:p w14:paraId="5F4E2DFC" w14:textId="77777777" w:rsidR="00146958" w:rsidRPr="00865C54" w:rsidRDefault="00146958" w:rsidP="0019154B">
            <w:pPr>
              <w:rPr>
                <w:rFonts w:ascii="Times New Roman" w:hAnsi="Times New Roman" w:cs="Times New Roman"/>
              </w:rPr>
            </w:pPr>
            <w:r w:rsidRPr="00865C54">
              <w:rPr>
                <w:rFonts w:ascii="Times New Roman" w:hAnsi="Times New Roman" w:cs="Times New Roman"/>
              </w:rPr>
              <w:lastRenderedPageBreak/>
              <w:t>Waste-water treatment</w:t>
            </w:r>
          </w:p>
          <w:p w14:paraId="55470FC9" w14:textId="77777777" w:rsidR="00A07AAD" w:rsidRPr="00865C54" w:rsidRDefault="00A07AAD"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Spatial coverage: </w:t>
            </w:r>
            <w:r w:rsidR="00107A62" w:rsidRPr="00865C54">
              <w:rPr>
                <w:rFonts w:ascii="Times New Roman" w:hAnsi="Times New Roman"/>
                <w:sz w:val="22"/>
                <w:szCs w:val="22"/>
              </w:rPr>
              <w:t>South-East England</w:t>
            </w:r>
          </w:p>
          <w:p w14:paraId="223579CC" w14:textId="77777777" w:rsidR="00146958" w:rsidRPr="00865C54" w:rsidRDefault="00146958"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Nodes: </w:t>
            </w:r>
            <w:r w:rsidR="002C6CE3" w:rsidRPr="00865C54">
              <w:rPr>
                <w:rFonts w:ascii="Times New Roman" w:hAnsi="Times New Roman"/>
                <w:sz w:val="22"/>
                <w:szCs w:val="22"/>
              </w:rPr>
              <w:t>370</w:t>
            </w:r>
          </w:p>
        </w:tc>
        <w:tc>
          <w:tcPr>
            <w:tcW w:w="1588" w:type="dxa"/>
            <w:shd w:val="clear" w:color="auto" w:fill="auto"/>
            <w:vAlign w:val="center"/>
          </w:tcPr>
          <w:p w14:paraId="788E5089" w14:textId="40FE06E3" w:rsidR="00146958" w:rsidRPr="00865C54" w:rsidRDefault="00070867" w:rsidP="0019154B">
            <w:pPr>
              <w:rPr>
                <w:rFonts w:ascii="Times New Roman" w:hAnsi="Times New Roman" w:cs="Times New Roman"/>
              </w:rPr>
            </w:pPr>
            <w:r w:rsidRPr="00865C54">
              <w:rPr>
                <w:rFonts w:ascii="Times New Roman" w:hAnsi="Times New Roman" w:cs="Times New Roman"/>
              </w:rPr>
              <w:t xml:space="preserve">Obtained from </w:t>
            </w:r>
            <w:r w:rsidRPr="00865C54">
              <w:rPr>
                <w:rFonts w:ascii="Times New Roman" w:hAnsi="Times New Roman" w:cs="Times New Roman"/>
              </w:rPr>
              <w:fldChar w:fldCharType="begin"/>
            </w:r>
            <w:r w:rsidRPr="00865C54">
              <w:rPr>
                <w:rFonts w:ascii="Times New Roman" w:hAnsi="Times New Roman" w:cs="Times New Roman"/>
              </w:rPr>
              <w:instrText xml:space="preserve"> ADDIN ZOTERO_ITEM CSL_CITATION {"citationID":"uoSN4HCT","properties":{"formattedCitation":"(Ordinance Survey, 2015)","plainCitation":"(Ordinance Survey, 2015)","dontUpdate":true,"noteIndex":0},"citationItems":[{"id":3735,"uris":["http://zotero.org/users/409659/items/X7S3H7FY"],"uri":["http://zotero.org/users/409659/items/X7S3H7FY"],"itemData":{"id":3735,"type":"webpage","title":"OS MasterMap Topography Layer","URL":"https://www.ordnancesurvey.co.uk/opendatadownload/products.html","author":[{"literal":"Ordinance Survey"}],"issued":{"date-parts":[["2015"]]},"accessed":{"date-parts":[["2018",7,10]]}}}],"schema":"https://github.com/citation-style-language/schema/raw/master/csl-citation.json"} </w:instrText>
            </w:r>
            <w:r w:rsidRPr="00865C54">
              <w:rPr>
                <w:rFonts w:ascii="Times New Roman" w:hAnsi="Times New Roman" w:cs="Times New Roman"/>
              </w:rPr>
              <w:fldChar w:fldCharType="separate"/>
            </w:r>
            <w:r w:rsidRPr="00865C54">
              <w:rPr>
                <w:rFonts w:ascii="Times New Roman" w:hAnsi="Times New Roman" w:cs="Times New Roman"/>
              </w:rPr>
              <w:t>Ordinance Survey (2015)</w:t>
            </w:r>
            <w:r w:rsidRPr="00865C54">
              <w:rPr>
                <w:rFonts w:ascii="Times New Roman" w:hAnsi="Times New Roman" w:cs="Times New Roman"/>
              </w:rPr>
              <w:fldChar w:fldCharType="end"/>
            </w:r>
          </w:p>
        </w:tc>
        <w:tc>
          <w:tcPr>
            <w:tcW w:w="3951" w:type="dxa"/>
            <w:shd w:val="clear" w:color="auto" w:fill="auto"/>
            <w:vAlign w:val="center"/>
          </w:tcPr>
          <w:p w14:paraId="06B49846" w14:textId="27B99D51" w:rsidR="00146958" w:rsidRPr="00865C54" w:rsidRDefault="00146958" w:rsidP="0019154B">
            <w:pPr>
              <w:rPr>
                <w:rFonts w:ascii="Times New Roman" w:hAnsi="Times New Roman" w:cs="Times New Roman"/>
              </w:rPr>
            </w:pPr>
            <w:r w:rsidRPr="00865C54">
              <w:rPr>
                <w:rFonts w:ascii="Times New Roman" w:hAnsi="Times New Roman" w:cs="Times New Roman"/>
              </w:rPr>
              <w:t>Estimated using Voronoi decomposition – detailed in paper</w:t>
            </w:r>
            <w:r w:rsidR="00B60931" w:rsidRPr="00865C54">
              <w:rPr>
                <w:rFonts w:ascii="Times New Roman" w:hAnsi="Times New Roman" w:cs="Times New Roman"/>
              </w:rPr>
              <w:t>s</w:t>
            </w:r>
            <w:r w:rsidR="004C4822" w:rsidRPr="00865C54">
              <w:rPr>
                <w:rFonts w:ascii="Times New Roman" w:hAnsi="Times New Roman" w:cs="Times New Roman"/>
              </w:rPr>
              <w:t xml:space="preserve"> </w:t>
            </w:r>
            <w:r w:rsidR="00B60931" w:rsidRPr="00865C54">
              <w:rPr>
                <w:rFonts w:ascii="Times New Roman" w:hAnsi="Times New Roman" w:cs="Times New Roman"/>
              </w:rPr>
              <w:t xml:space="preserve"> </w:t>
            </w:r>
            <w:r w:rsidR="004C4822" w:rsidRPr="00865C54">
              <w:rPr>
                <w:rFonts w:ascii="Times New Roman" w:hAnsi="Times New Roman" w:cs="Times New Roman"/>
              </w:rPr>
              <w:fldChar w:fldCharType="begin"/>
            </w:r>
            <w:r w:rsidR="004C4822" w:rsidRPr="00865C54">
              <w:rPr>
                <w:rFonts w:ascii="Times New Roman" w:hAnsi="Times New Roman" w:cs="Times New Roman"/>
              </w:rPr>
              <w:instrText xml:space="preserve"> ADDIN ZOTERO_ITEM CSL_CITATION {"citationID":"xhjYZJyW","properties":{"formattedCitation":"(R. Pant et al., 2017; Thacker et al., 2017)","plainCitation":"(R. Pant et al., 2017; Thacker et al., 2017)","noteIndex":0},"citationItems":[{"id":66,"uris":["http://zotero.org/users/409659/items/TTJK2ZZ2"],"uri":["http://zotero.org/users/409659/items/TTJK2ZZ2"],"itemData":{"id":66,"type":"article-journal","title":"Critical infrastructure impact assessment due to flood exposure","container-title":"Journal of Flood Risk Management","page":"n/a-n/a","source":"Wiley Online Library","abstract":"Critical national infrastructures, including energy, transport, digital communications, and water, are prone to flood damage. Their geographical extent is a determinant of, and is determined by, patterns of human development, which is often concentrated in floodplains. It is important to understand how infrastructure systems react to large-scale flooding. In this paper, we present an integrated framework for critical infrastructure flood impact assessment. Within this integrated framework, we represent interdependent infrastructure assets through spatial network models. We quantify infrastructure flood impacts in terms of disrupted customers linked directly to flood assets and customers disrupted indirectly due to network effects. The analysis shows how spatial network models inform flood risk management practitioners to identify and compare critical infrastructures risks on flooded and non-flooded land, for prioritising flood protection investments and improve resilience of cities. A case study of the Thames catchment in England is presented, which contains key infrastructure assets and highest population concentrations in United Kingdom.","DOI":"10.1111/jfr3.12288","ISSN":"1753-318X","journalAbbreviation":"J Flood Risk Management","language":"en","author":[{"family":"Pant","given":"R."},{"family":"Thacker","given":"S."},{"family":"Hall","given":"J.w."},{"family":"Alderson","given":"D."},{"family":"Barr","given":"S."}],"issued":{"date-parts":[["2017",1,1]]}}},{"id":67,"uris":["http://zotero.org/users/409659/items/JC85SRBV"],"uri":["http://zotero.org/users/409659/items/JC85SRBV"],"itemData":{"id":67,"type":"article-journal","title":"Geographic hotspots of critical national infrastructure","container-title":"Risk Analysis","page":"n/a-n/a","source":"Wiley Online Library","abstract":"Failure of critical national infrastructures can result in major disruptions to society and the economy. Understanding the criticality of individual assets and the geographic areas in which they are located is essential for targeting investments to reduce risks and enhance system resilience. Within this study we provide new insights into the criticality of real-life critical infrastructure networks by integrating high-resolution data on infrastructure location, connectivity, interdependence, and usage. We propose a metric of infrastructure criticality in terms of the number of users who may be directly or indirectly disrupted by the failure of physically interdependent infrastructures. Kernel density estimation is used to integrate spatially discrete criticality values associated with individual infrastructure assets, producing a continuous surface from which statistically significant infrastructure criticality hotspots are identified. We develop a comprehensive and unique national-scale demonstration for England and Wales that utilizes previously unavailable data from the energy, transport, water, waste, and digital communications sectors. The testing of 200,000 failure scenarios identifies that hotspots are typically located around the periphery of urban areas where there are large facilities upon which many users depend or where several critical infrastructures are concentrated in one location.","DOI":"10.1111/risa.12840","ISSN":"1539-6924","journalAbbreviation":"Risk Analysis","language":"en","author":[{"family":"Thacker","given":"Scott"},{"family":"Barr","given":"Stuart"},{"family":"Pant","given":"Raghav"},{"family":"Hall","given":"Jim W."},{"family":"Alderson","given":"David"}],"issued":{"date-parts":[["2017"]]}}}],"schema":"https://github.com/citation-style-language/schema/raw/master/csl-citation.json"} </w:instrText>
            </w:r>
            <w:r w:rsidR="004C4822" w:rsidRPr="00865C54">
              <w:rPr>
                <w:rFonts w:ascii="Times New Roman" w:hAnsi="Times New Roman" w:cs="Times New Roman"/>
              </w:rPr>
              <w:fldChar w:fldCharType="separate"/>
            </w:r>
            <w:r w:rsidR="004C4822" w:rsidRPr="00865C54">
              <w:rPr>
                <w:rFonts w:ascii="Times New Roman" w:hAnsi="Times New Roman" w:cs="Times New Roman"/>
              </w:rPr>
              <w:t>(R. Pant et al., 2017; Thacker et al., 2017)</w:t>
            </w:r>
            <w:r w:rsidR="004C4822" w:rsidRPr="00865C54">
              <w:rPr>
                <w:rFonts w:ascii="Times New Roman" w:hAnsi="Times New Roman" w:cs="Times New Roman"/>
              </w:rPr>
              <w:fldChar w:fldCharType="end"/>
            </w:r>
          </w:p>
        </w:tc>
      </w:tr>
      <w:tr w:rsidR="00146958" w:rsidRPr="00865C54" w14:paraId="2679EFAE" w14:textId="77777777" w:rsidTr="0019154B">
        <w:tc>
          <w:tcPr>
            <w:tcW w:w="2943" w:type="dxa"/>
            <w:shd w:val="clear" w:color="auto" w:fill="auto"/>
            <w:vAlign w:val="center"/>
          </w:tcPr>
          <w:p w14:paraId="66B63BCF" w14:textId="77777777" w:rsidR="00146958" w:rsidRPr="00865C54" w:rsidRDefault="00B60931" w:rsidP="0019154B">
            <w:pPr>
              <w:rPr>
                <w:rFonts w:ascii="Times New Roman" w:hAnsi="Times New Roman" w:cs="Times New Roman"/>
              </w:rPr>
            </w:pPr>
            <w:proofErr w:type="spellStart"/>
            <w:r w:rsidRPr="00865C54">
              <w:rPr>
                <w:rFonts w:ascii="Times New Roman" w:hAnsi="Times New Roman" w:cs="Times New Roman"/>
              </w:rPr>
              <w:t>Macrocellular</w:t>
            </w:r>
            <w:proofErr w:type="spellEnd"/>
            <w:r w:rsidRPr="00865C54">
              <w:rPr>
                <w:rFonts w:ascii="Times New Roman" w:hAnsi="Times New Roman" w:cs="Times New Roman"/>
              </w:rPr>
              <w:t xml:space="preserve"> </w:t>
            </w:r>
            <w:proofErr w:type="spellStart"/>
            <w:r w:rsidRPr="00865C54">
              <w:rPr>
                <w:rFonts w:ascii="Times New Roman" w:hAnsi="Times New Roman" w:cs="Times New Roman"/>
              </w:rPr>
              <w:t>basestations</w:t>
            </w:r>
            <w:proofErr w:type="spellEnd"/>
          </w:p>
          <w:p w14:paraId="78216629" w14:textId="77777777" w:rsidR="00A07AAD" w:rsidRPr="00865C54" w:rsidRDefault="00A07AAD"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Spatial coverage: </w:t>
            </w:r>
            <w:r w:rsidR="00107A62" w:rsidRPr="00865C54">
              <w:rPr>
                <w:rFonts w:ascii="Times New Roman" w:hAnsi="Times New Roman"/>
                <w:sz w:val="22"/>
                <w:szCs w:val="22"/>
              </w:rPr>
              <w:t>South-East England</w:t>
            </w:r>
          </w:p>
          <w:p w14:paraId="34593DAA" w14:textId="77777777" w:rsidR="00146958" w:rsidRPr="00865C54" w:rsidRDefault="00146958"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Nodes: </w:t>
            </w:r>
            <w:r w:rsidR="002C6CE3" w:rsidRPr="00865C54">
              <w:rPr>
                <w:rFonts w:ascii="Times New Roman" w:hAnsi="Times New Roman"/>
                <w:sz w:val="22"/>
                <w:szCs w:val="22"/>
              </w:rPr>
              <w:t>1043</w:t>
            </w:r>
          </w:p>
        </w:tc>
        <w:tc>
          <w:tcPr>
            <w:tcW w:w="1588" w:type="dxa"/>
            <w:shd w:val="clear" w:color="auto" w:fill="auto"/>
            <w:vAlign w:val="center"/>
          </w:tcPr>
          <w:p w14:paraId="5E9F6584" w14:textId="725BDA15" w:rsidR="00146958" w:rsidRPr="00865C54" w:rsidRDefault="00070867" w:rsidP="0019154B">
            <w:pPr>
              <w:rPr>
                <w:rFonts w:ascii="Times New Roman" w:hAnsi="Times New Roman" w:cs="Times New Roman"/>
              </w:rPr>
            </w:pPr>
            <w:r w:rsidRPr="00865C54">
              <w:rPr>
                <w:rFonts w:ascii="Times New Roman" w:hAnsi="Times New Roman" w:cs="Times New Roman"/>
              </w:rPr>
              <w:t xml:space="preserve">Obtained from </w:t>
            </w:r>
            <w:r w:rsidRPr="00865C54">
              <w:rPr>
                <w:rFonts w:ascii="Times New Roman" w:hAnsi="Times New Roman" w:cs="Times New Roman"/>
              </w:rPr>
              <w:fldChar w:fldCharType="begin"/>
            </w:r>
            <w:r w:rsidRPr="00865C54">
              <w:rPr>
                <w:rFonts w:ascii="Times New Roman" w:hAnsi="Times New Roman" w:cs="Times New Roman"/>
              </w:rPr>
              <w:instrText xml:space="preserve"> ADDIN ZOTERO_ITEM CSL_CITATION {"citationID":"dAiErehv","properties":{"formattedCitation":"(Ordinance Survey, 2015)","plainCitation":"(Ordinance Survey, 2015)","dontUpdate":true,"noteIndex":0},"citationItems":[{"id":3735,"uris":["http://zotero.org/users/409659/items/X7S3H7FY"],"uri":["http://zotero.org/users/409659/items/X7S3H7FY"],"itemData":{"id":3735,"type":"webpage","title":"OS MasterMap Topography Layer","URL":"https://www.ordnancesurvey.co.uk/opendatadownload/products.html","author":[{"literal":"Ordinance Survey"}],"issued":{"date-parts":[["2015"]]},"accessed":{"date-parts":[["2018",7,10]]}}}],"schema":"https://github.com/citation-style-language/schema/raw/master/csl-citation.json"} </w:instrText>
            </w:r>
            <w:r w:rsidRPr="00865C54">
              <w:rPr>
                <w:rFonts w:ascii="Times New Roman" w:hAnsi="Times New Roman" w:cs="Times New Roman"/>
              </w:rPr>
              <w:fldChar w:fldCharType="separate"/>
            </w:r>
            <w:r w:rsidRPr="00865C54">
              <w:rPr>
                <w:rFonts w:ascii="Times New Roman" w:hAnsi="Times New Roman" w:cs="Times New Roman"/>
              </w:rPr>
              <w:t>Ordinance Survey (2015)</w:t>
            </w:r>
            <w:r w:rsidRPr="00865C54">
              <w:rPr>
                <w:rFonts w:ascii="Times New Roman" w:hAnsi="Times New Roman" w:cs="Times New Roman"/>
              </w:rPr>
              <w:fldChar w:fldCharType="end"/>
            </w:r>
          </w:p>
        </w:tc>
        <w:tc>
          <w:tcPr>
            <w:tcW w:w="3951" w:type="dxa"/>
            <w:shd w:val="clear" w:color="auto" w:fill="auto"/>
            <w:vAlign w:val="center"/>
          </w:tcPr>
          <w:p w14:paraId="24067317" w14:textId="1C145148" w:rsidR="00146958" w:rsidRPr="00865C54" w:rsidRDefault="00146958" w:rsidP="0019154B">
            <w:pPr>
              <w:rPr>
                <w:rFonts w:ascii="Times New Roman" w:hAnsi="Times New Roman" w:cs="Times New Roman"/>
              </w:rPr>
            </w:pPr>
            <w:r w:rsidRPr="00865C54">
              <w:rPr>
                <w:rFonts w:ascii="Times New Roman" w:hAnsi="Times New Roman" w:cs="Times New Roman"/>
              </w:rPr>
              <w:t>Estimated using Voronoi decomposition – detailed in paper</w:t>
            </w:r>
            <w:r w:rsidR="00B60931" w:rsidRPr="00865C54">
              <w:rPr>
                <w:rFonts w:ascii="Times New Roman" w:hAnsi="Times New Roman" w:cs="Times New Roman"/>
              </w:rPr>
              <w:t xml:space="preserve">s </w:t>
            </w:r>
            <w:r w:rsidR="004C4822" w:rsidRPr="00865C54">
              <w:rPr>
                <w:rFonts w:ascii="Times New Roman" w:hAnsi="Times New Roman" w:cs="Times New Roman"/>
              </w:rPr>
              <w:fldChar w:fldCharType="begin"/>
            </w:r>
            <w:r w:rsidR="004C4822" w:rsidRPr="00865C54">
              <w:rPr>
                <w:rFonts w:ascii="Times New Roman" w:hAnsi="Times New Roman" w:cs="Times New Roman"/>
              </w:rPr>
              <w:instrText xml:space="preserve"> ADDIN ZOTERO_ITEM CSL_CITATION {"citationID":"65lBcgvH","properties":{"formattedCitation":"(R. Pant et al., 2017; Thacker et al., 2017)","plainCitation":"(R. Pant et al., 2017; Thacker et al., 2017)","noteIndex":0},"citationItems":[{"id":66,"uris":["http://zotero.org/users/409659/items/TTJK2ZZ2"],"uri":["http://zotero.org/users/409659/items/TTJK2ZZ2"],"itemData":{"id":66,"type":"article-journal","title":"Critical infrastructure impact assessment due to flood exposure","container-title":"Journal of Flood Risk Management","page":"n/a-n/a","source":"Wiley Online Library","abstract":"Critical national infrastructures, including energy, transport, digital communications, and water, are prone to flood damage. Their geographical extent is a determinant of, and is determined by, patterns of human development, which is often concentrated in floodplains. It is important to understand how infrastructure systems react to large-scale flooding. In this paper, we present an integrated framework for critical infrastructure flood impact assessment. Within this integrated framework, we represent interdependent infrastructure assets through spatial network models. We quantify infrastructure flood impacts in terms of disrupted customers linked directly to flood assets and customers disrupted indirectly due to network effects. The analysis shows how spatial network models inform flood risk management practitioners to identify and compare critical infrastructures risks on flooded and non-flooded land, for prioritising flood protection investments and improve resilience of cities. A case study of the Thames catchment in England is presented, which contains key infrastructure assets and highest population concentrations in United Kingdom.","DOI":"10.1111/jfr3.12288","ISSN":"1753-318X","journalAbbreviation":"J Flood Risk Management","language":"en","author":[{"family":"Pant","given":"R."},{"family":"Thacker","given":"S."},{"family":"Hall","given":"J.w."},{"family":"Alderson","given":"D."},{"family":"Barr","given":"S."}],"issued":{"date-parts":[["2017",1,1]]}}},{"id":67,"uris":["http://zotero.org/users/409659/items/JC85SRBV"],"uri":["http://zotero.org/users/409659/items/JC85SRBV"],"itemData":{"id":67,"type":"article-journal","title":"Geographic hotspots of critical national infrastructure","container-title":"Risk Analysis","page":"n/a-n/a","source":"Wiley Online Library","abstract":"Failure of critical national infrastructures can result in major disruptions to society and the economy. Understanding the criticality of individual assets and the geographic areas in which they are located is essential for targeting investments to reduce risks and enhance system resilience. Within this study we provide new insights into the criticality of real-life critical infrastructure networks by integrating high-resolution data on infrastructure location, connectivity, interdependence, and usage. We propose a metric of infrastructure criticality in terms of the number of users who may be directly or indirectly disrupted by the failure of physically interdependent infrastructures. Kernel density estimation is used to integrate spatially discrete criticality values associated with individual infrastructure assets, producing a continuous surface from which statistically significant infrastructure criticality hotspots are identified. We develop a comprehensive and unique national-scale demonstration for England and Wales that utilizes previously unavailable data from the energy, transport, water, waste, and digital communications sectors. The testing of 200,000 failure scenarios identifies that hotspots are typically located around the periphery of urban areas where there are large facilities upon which many users depend or where several critical infrastructures are concentrated in one location.","DOI":"10.1111/risa.12840","ISSN":"1539-6924","journalAbbreviation":"Risk Analysis","language":"en","author":[{"family":"Thacker","given":"Scott"},{"family":"Barr","given":"Stuart"},{"family":"Pant","given":"Raghav"},{"family":"Hall","given":"Jim W."},{"family":"Alderson","given":"David"}],"issued":{"date-parts":[["2017"]]}}}],"schema":"https://github.com/citation-style-language/schema/raw/master/csl-citation.json"} </w:instrText>
            </w:r>
            <w:r w:rsidR="004C4822" w:rsidRPr="00865C54">
              <w:rPr>
                <w:rFonts w:ascii="Times New Roman" w:hAnsi="Times New Roman" w:cs="Times New Roman"/>
              </w:rPr>
              <w:fldChar w:fldCharType="separate"/>
            </w:r>
            <w:r w:rsidR="004C4822" w:rsidRPr="00865C54">
              <w:rPr>
                <w:rFonts w:ascii="Times New Roman" w:hAnsi="Times New Roman" w:cs="Times New Roman"/>
              </w:rPr>
              <w:t>(R. Pant et al., 2017; Thacker et al., 2017)</w:t>
            </w:r>
            <w:r w:rsidR="004C4822" w:rsidRPr="00865C54">
              <w:rPr>
                <w:rFonts w:ascii="Times New Roman" w:hAnsi="Times New Roman" w:cs="Times New Roman"/>
              </w:rPr>
              <w:fldChar w:fldCharType="end"/>
            </w:r>
          </w:p>
        </w:tc>
      </w:tr>
      <w:tr w:rsidR="00146958" w:rsidRPr="00865C54" w14:paraId="4DDA00F5" w14:textId="77777777" w:rsidTr="0019154B">
        <w:tc>
          <w:tcPr>
            <w:tcW w:w="2943" w:type="dxa"/>
            <w:shd w:val="clear" w:color="auto" w:fill="auto"/>
            <w:vAlign w:val="center"/>
          </w:tcPr>
          <w:p w14:paraId="2EECB423" w14:textId="77777777" w:rsidR="00146958" w:rsidRPr="00865C54" w:rsidRDefault="00146958" w:rsidP="0019154B">
            <w:pPr>
              <w:rPr>
                <w:rFonts w:ascii="Times New Roman" w:hAnsi="Times New Roman" w:cs="Times New Roman"/>
              </w:rPr>
            </w:pPr>
            <w:r w:rsidRPr="00865C54">
              <w:rPr>
                <w:rFonts w:ascii="Times New Roman" w:hAnsi="Times New Roman" w:cs="Times New Roman"/>
              </w:rPr>
              <w:t>Railways</w:t>
            </w:r>
          </w:p>
          <w:p w14:paraId="49C778F5" w14:textId="77777777" w:rsidR="00A07AAD" w:rsidRPr="00865C54" w:rsidRDefault="00A07AAD"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Spatial coverage: Great Britain</w:t>
            </w:r>
          </w:p>
          <w:p w14:paraId="04782B78" w14:textId="77777777" w:rsidR="00146958" w:rsidRPr="00865C54" w:rsidRDefault="00146958"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Nodes: </w:t>
            </w:r>
            <w:r w:rsidR="00B60931" w:rsidRPr="00865C54">
              <w:rPr>
                <w:rFonts w:ascii="Times New Roman" w:hAnsi="Times New Roman"/>
                <w:sz w:val="22"/>
                <w:szCs w:val="22"/>
              </w:rPr>
              <w:t>4492 stations and junctions</w:t>
            </w:r>
          </w:p>
          <w:p w14:paraId="1128539E" w14:textId="19B5B311" w:rsidR="00B60931" w:rsidRPr="00865C54" w:rsidRDefault="00B60931" w:rsidP="0019154B">
            <w:pPr>
              <w:pStyle w:val="ListParagraph"/>
              <w:numPr>
                <w:ilvl w:val="0"/>
                <w:numId w:val="3"/>
              </w:numPr>
              <w:jc w:val="left"/>
              <w:rPr>
                <w:rFonts w:ascii="Times New Roman" w:hAnsi="Times New Roman"/>
                <w:sz w:val="22"/>
                <w:szCs w:val="22"/>
              </w:rPr>
            </w:pPr>
            <w:r w:rsidRPr="00865C54">
              <w:rPr>
                <w:rFonts w:ascii="Times New Roman" w:hAnsi="Times New Roman"/>
                <w:sz w:val="22"/>
                <w:szCs w:val="22"/>
              </w:rPr>
              <w:t xml:space="preserve">Edges: </w:t>
            </w:r>
            <w:r w:rsidR="00865C54" w:rsidRPr="00865C54">
              <w:rPr>
                <w:rFonts w:ascii="Times New Roman" w:hAnsi="Times New Roman"/>
                <w:sz w:val="22"/>
                <w:szCs w:val="22"/>
              </w:rPr>
              <w:t>4999-line</w:t>
            </w:r>
            <w:r w:rsidRPr="00865C54">
              <w:rPr>
                <w:rFonts w:ascii="Times New Roman" w:hAnsi="Times New Roman"/>
                <w:sz w:val="22"/>
                <w:szCs w:val="22"/>
              </w:rPr>
              <w:t xml:space="preserve"> route elements</w:t>
            </w:r>
          </w:p>
        </w:tc>
        <w:tc>
          <w:tcPr>
            <w:tcW w:w="1588" w:type="dxa"/>
            <w:shd w:val="clear" w:color="auto" w:fill="auto"/>
            <w:vAlign w:val="center"/>
          </w:tcPr>
          <w:p w14:paraId="531C90A4" w14:textId="331C76CA" w:rsidR="00146958" w:rsidRPr="00865C54" w:rsidRDefault="00070867" w:rsidP="0019154B">
            <w:pPr>
              <w:rPr>
                <w:rFonts w:ascii="Times New Roman" w:hAnsi="Times New Roman" w:cs="Times New Roman"/>
              </w:rPr>
            </w:pPr>
            <w:r w:rsidRPr="00865C54">
              <w:rPr>
                <w:rFonts w:ascii="Times New Roman" w:hAnsi="Times New Roman" w:cs="Times New Roman"/>
              </w:rPr>
              <w:t xml:space="preserve">Obtained from </w:t>
            </w:r>
            <w:r w:rsidRPr="00865C54">
              <w:rPr>
                <w:rFonts w:ascii="Times New Roman" w:hAnsi="Times New Roman" w:cs="Times New Roman"/>
              </w:rPr>
              <w:fldChar w:fldCharType="begin"/>
            </w:r>
            <w:r w:rsidRPr="00865C54">
              <w:rPr>
                <w:rFonts w:ascii="Times New Roman" w:hAnsi="Times New Roman" w:cs="Times New Roman"/>
              </w:rPr>
              <w:instrText xml:space="preserve"> ADDIN ZOTERO_ITEM CSL_CITATION {"citationID":"jLIu9Uxk","properties":{"formattedCitation":"(Ordinance Survey, 2015)","plainCitation":"(Ordinance Survey, 2015)","dontUpdate":true,"noteIndex":0},"citationItems":[{"id":3735,"uris":["http://zotero.org/users/409659/items/X7S3H7FY"],"uri":["http://zotero.org/users/409659/items/X7S3H7FY"],"itemData":{"id":3735,"type":"webpage","title":"OS MasterMap Topography Layer","URL":"https://www.ordnancesurvey.co.uk/opendatadownload/products.html","author":[{"literal":"Ordinance Survey"}],"issued":{"date-parts":[["2015"]]},"accessed":{"date-parts":[["2018",7,10]]}}}],"schema":"https://github.com/citation-style-language/schema/raw/master/csl-citation.json"} </w:instrText>
            </w:r>
            <w:r w:rsidRPr="00865C54">
              <w:rPr>
                <w:rFonts w:ascii="Times New Roman" w:hAnsi="Times New Roman" w:cs="Times New Roman"/>
              </w:rPr>
              <w:fldChar w:fldCharType="separate"/>
            </w:r>
            <w:r w:rsidRPr="00865C54">
              <w:rPr>
                <w:rFonts w:ascii="Times New Roman" w:hAnsi="Times New Roman" w:cs="Times New Roman"/>
              </w:rPr>
              <w:t>Ordinance Survey (2015)</w:t>
            </w:r>
            <w:r w:rsidRPr="00865C54">
              <w:rPr>
                <w:rFonts w:ascii="Times New Roman" w:hAnsi="Times New Roman" w:cs="Times New Roman"/>
              </w:rPr>
              <w:fldChar w:fldCharType="end"/>
            </w:r>
          </w:p>
        </w:tc>
        <w:tc>
          <w:tcPr>
            <w:tcW w:w="3951" w:type="dxa"/>
            <w:shd w:val="clear" w:color="auto" w:fill="auto"/>
            <w:vAlign w:val="center"/>
          </w:tcPr>
          <w:p w14:paraId="09E5BEEB" w14:textId="33FB5760" w:rsidR="00146958" w:rsidRPr="00865C54" w:rsidRDefault="00B60931" w:rsidP="0019154B">
            <w:pPr>
              <w:rPr>
                <w:rFonts w:ascii="Times New Roman" w:hAnsi="Times New Roman" w:cs="Times New Roman"/>
              </w:rPr>
            </w:pPr>
            <w:r w:rsidRPr="00865C54">
              <w:rPr>
                <w:rFonts w:ascii="Times New Roman" w:hAnsi="Times New Roman" w:cs="Times New Roman"/>
              </w:rPr>
              <w:t>Railway passenger trip allocations based on model described in</w:t>
            </w:r>
            <w:r w:rsidR="004C4822" w:rsidRPr="00865C54">
              <w:rPr>
                <w:rFonts w:ascii="Times New Roman" w:hAnsi="Times New Roman" w:cs="Times New Roman"/>
              </w:rPr>
              <w:t xml:space="preserve"> </w:t>
            </w:r>
            <w:r w:rsidR="004C4822" w:rsidRPr="00865C54">
              <w:rPr>
                <w:rFonts w:ascii="Times New Roman" w:hAnsi="Times New Roman" w:cs="Times New Roman"/>
              </w:rPr>
              <w:fldChar w:fldCharType="begin"/>
            </w:r>
            <w:r w:rsidR="004C4822" w:rsidRPr="00865C54">
              <w:rPr>
                <w:rFonts w:ascii="Times New Roman" w:hAnsi="Times New Roman" w:cs="Times New Roman"/>
              </w:rPr>
              <w:instrText xml:space="preserve"> ADDIN ZOTERO_ITEM CSL_CITATION {"citationID":"OxLbGtZo","properties":{"formattedCitation":"(Raghav Pant, Hall, &amp; Blainey, 2016)","plainCitation":"(Raghav Pant, Hall, &amp; Blainey, 2016)","dontUpdate":true,"noteIndex":0},"citationItems":[{"id":65,"uris":["http://zotero.org/users/409659/items/EVBDZHR9"],"uri":["http://zotero.org/users/409659/items/EVBDZHR9"],"itemData":{"id":65,"type":"article-journal","title":"Vulnerability assessment framework for interdependent critical infrastructures: case-study for Great Britain's rail network.","container-title":"European Journal of Transport &amp; Infrastructure Research","volume":"16","issue":"1","source":"Google Scholar","shortTitle":"Vulnerability assessment framework for interdependent critical infrastructures","author":[{"family":"Pant","given":"R."},{"family":"Hall","given":"J. W."},{"family":"Blainey","given":"S. P."}],"issued":{"date-parts":[["2016"]]}}}],"schema":"https://github.com/citation-style-language/schema/raw/master/csl-citation.json"} </w:instrText>
            </w:r>
            <w:r w:rsidR="004C4822" w:rsidRPr="00865C54">
              <w:rPr>
                <w:rFonts w:ascii="Times New Roman" w:hAnsi="Times New Roman" w:cs="Times New Roman"/>
              </w:rPr>
              <w:fldChar w:fldCharType="separate"/>
            </w:r>
            <w:r w:rsidR="004C4822" w:rsidRPr="00865C54">
              <w:rPr>
                <w:rFonts w:ascii="Times New Roman" w:hAnsi="Times New Roman" w:cs="Times New Roman"/>
              </w:rPr>
              <w:t>(R. Pant, Hall, &amp; Blainey, 2016)</w:t>
            </w:r>
            <w:r w:rsidR="004C4822" w:rsidRPr="00865C54">
              <w:rPr>
                <w:rFonts w:ascii="Times New Roman" w:hAnsi="Times New Roman" w:cs="Times New Roman"/>
              </w:rPr>
              <w:fldChar w:fldCharType="end"/>
            </w:r>
            <w:r w:rsidR="0018389A" w:rsidRPr="00865C54">
              <w:rPr>
                <w:rFonts w:ascii="Times New Roman" w:hAnsi="Times New Roman" w:cs="Times New Roman"/>
              </w:rPr>
              <w:t xml:space="preserve">, which uses train timetable data </w:t>
            </w:r>
            <w:r w:rsidR="004C4822" w:rsidRPr="00865C54">
              <w:rPr>
                <w:rFonts w:ascii="Times New Roman" w:hAnsi="Times New Roman" w:cs="Times New Roman"/>
              </w:rPr>
              <w:fldChar w:fldCharType="begin"/>
            </w:r>
            <w:r w:rsidR="004C4822" w:rsidRPr="00865C54">
              <w:rPr>
                <w:rFonts w:ascii="Times New Roman" w:hAnsi="Times New Roman" w:cs="Times New Roman"/>
              </w:rPr>
              <w:instrText xml:space="preserve"> ADDIN ZOTERO_ITEM CSL_CITATION {"citationID":"8r0HyvLe","properties":{"formattedCitation":"(Association of Train Operating Companies, 2015)","plainCitation":"(Association of Train Operating Companies, 2015)","noteIndex":0},"citationItems":[{"id":3741,"uris":["http://zotero.org/users/409659/items/J5QMPWSZ"],"uri":["http://zotero.org/users/409659/items/J5QMPWSZ"],"itemData":{"id":3741,"type":"webpage","title":"Rail timetables","URL":"https://data.gov.uk/dataset/4d209708-c55e-4cef-8355-b2c66a66ae4c/rail-timetables","language":"en","author":[{"literal":"Association of Train Operating Companies"}],"issued":{"date-parts":[["2015"]]},"accessed":{"date-parts":[["2018",7,10]]}}}],"schema":"https://github.com/citation-style-language/schema/raw/master/csl-citation.json"} </w:instrText>
            </w:r>
            <w:r w:rsidR="004C4822" w:rsidRPr="00865C54">
              <w:rPr>
                <w:rFonts w:ascii="Times New Roman" w:hAnsi="Times New Roman" w:cs="Times New Roman"/>
              </w:rPr>
              <w:fldChar w:fldCharType="separate"/>
            </w:r>
            <w:r w:rsidR="004C4822" w:rsidRPr="00865C54">
              <w:rPr>
                <w:rFonts w:ascii="Times New Roman" w:hAnsi="Times New Roman" w:cs="Times New Roman"/>
              </w:rPr>
              <w:t>(Association of Train Operating Companies, 2015)</w:t>
            </w:r>
            <w:r w:rsidR="004C4822" w:rsidRPr="00865C54">
              <w:rPr>
                <w:rFonts w:ascii="Times New Roman" w:hAnsi="Times New Roman" w:cs="Times New Roman"/>
              </w:rPr>
              <w:fldChar w:fldCharType="end"/>
            </w:r>
            <w:r w:rsidR="004C4822" w:rsidRPr="00865C54">
              <w:rPr>
                <w:rFonts w:ascii="Times New Roman" w:hAnsi="Times New Roman" w:cs="Times New Roman"/>
              </w:rPr>
              <w:t xml:space="preserve"> </w:t>
            </w:r>
            <w:r w:rsidR="0018389A" w:rsidRPr="00865C54">
              <w:rPr>
                <w:rFonts w:ascii="Times New Roman" w:hAnsi="Times New Roman" w:cs="Times New Roman"/>
              </w:rPr>
              <w:t>and station usage statistics</w:t>
            </w:r>
            <w:r w:rsidR="004C4822" w:rsidRPr="00865C54">
              <w:rPr>
                <w:rFonts w:ascii="Times New Roman" w:hAnsi="Times New Roman" w:cs="Times New Roman"/>
              </w:rPr>
              <w:t xml:space="preserve"> </w:t>
            </w:r>
            <w:r w:rsidR="004C4822" w:rsidRPr="00865C54">
              <w:rPr>
                <w:rFonts w:ascii="Times New Roman" w:hAnsi="Times New Roman" w:cs="Times New Roman"/>
              </w:rPr>
              <w:fldChar w:fldCharType="begin"/>
            </w:r>
            <w:r w:rsidR="004C4822" w:rsidRPr="00865C54">
              <w:rPr>
                <w:rFonts w:ascii="Times New Roman" w:hAnsi="Times New Roman" w:cs="Times New Roman"/>
              </w:rPr>
              <w:instrText xml:space="preserve"> ADDIN ZOTERO_ITEM CSL_CITATION {"citationID":"qWGS25At","properties":{"formattedCitation":"(Office of Rail and Road, 2015)","plainCitation":"(Office of Rail and Road, 2015)","noteIndex":0},"citationItems":[{"id":3743,"uris":["http://zotero.org/users/409659/items/39TDKJX3"],"uri":["http://zotero.org/users/409659/items/39TDKJX3"],"itemData":{"id":3743,"type":"webpage","title":"Estimates of station usage","URL":"http://orr.gov.uk/statistics/published-stats/station-usage-estimates","author":[{"literal":"Office of Rail and Road"}],"issued":{"date-parts":[["2015"]]},"accessed":{"date-parts":[["2018",7,10]]}}}],"schema":"https://github.com/citation-style-language/schema/raw/master/csl-citation.json"} </w:instrText>
            </w:r>
            <w:r w:rsidR="004C4822" w:rsidRPr="00865C54">
              <w:rPr>
                <w:rFonts w:ascii="Times New Roman" w:hAnsi="Times New Roman" w:cs="Times New Roman"/>
              </w:rPr>
              <w:fldChar w:fldCharType="separate"/>
            </w:r>
            <w:r w:rsidR="004C4822" w:rsidRPr="00865C54">
              <w:rPr>
                <w:rFonts w:ascii="Times New Roman" w:hAnsi="Times New Roman" w:cs="Times New Roman"/>
              </w:rPr>
              <w:t>(Office of Rail and Road, 2015)</w:t>
            </w:r>
            <w:r w:rsidR="004C4822" w:rsidRPr="00865C54">
              <w:rPr>
                <w:rFonts w:ascii="Times New Roman" w:hAnsi="Times New Roman" w:cs="Times New Roman"/>
              </w:rPr>
              <w:fldChar w:fldCharType="end"/>
            </w:r>
            <w:r w:rsidR="0018389A" w:rsidRPr="00865C54">
              <w:rPr>
                <w:rFonts w:ascii="Times New Roman" w:hAnsi="Times New Roman" w:cs="Times New Roman"/>
              </w:rPr>
              <w:t>.</w:t>
            </w:r>
          </w:p>
        </w:tc>
      </w:tr>
    </w:tbl>
    <w:p w14:paraId="3F638AB3" w14:textId="77777777" w:rsidR="00146958" w:rsidRPr="00865C54" w:rsidRDefault="00146958" w:rsidP="009A1E4A">
      <w:pPr>
        <w:spacing w:line="240" w:lineRule="auto"/>
        <w:jc w:val="both"/>
        <w:rPr>
          <w:rFonts w:ascii="Times New Roman" w:hAnsi="Times New Roman" w:cs="Times New Roman"/>
        </w:rPr>
      </w:pPr>
    </w:p>
    <w:p w14:paraId="42BDAA83" w14:textId="7837E0C6" w:rsidR="00865C54" w:rsidRDefault="00FE7ABF" w:rsidP="009A1E4A">
      <w:pPr>
        <w:spacing w:line="240" w:lineRule="auto"/>
        <w:jc w:val="both"/>
        <w:rPr>
          <w:rFonts w:ascii="Times New Roman" w:hAnsi="Times New Roman" w:cs="Times New Roman"/>
        </w:rPr>
      </w:pPr>
      <w:r w:rsidRPr="00865C54">
        <w:rPr>
          <w:rFonts w:ascii="Times New Roman" w:hAnsi="Times New Roman" w:cs="Times New Roman"/>
        </w:rPr>
        <w:t>Figure S-1</w:t>
      </w:r>
      <w:r w:rsidR="002C6CE3" w:rsidRPr="00865C54">
        <w:rPr>
          <w:rFonts w:ascii="Times New Roman" w:hAnsi="Times New Roman" w:cs="Times New Roman"/>
        </w:rPr>
        <w:t xml:space="preserve"> </w:t>
      </w:r>
      <w:r w:rsidRPr="00865C54">
        <w:rPr>
          <w:rFonts w:ascii="Times New Roman" w:hAnsi="Times New Roman" w:cs="Times New Roman"/>
        </w:rPr>
        <w:t>shows the GIS map representation of all the node assets (excluding railways) in the London, South East and East of England region of this study</w:t>
      </w:r>
      <w:r w:rsidR="00865C54" w:rsidRPr="00865C54">
        <w:rPr>
          <w:rFonts w:ascii="Times New Roman" w:hAnsi="Times New Roman" w:cs="Times New Roman"/>
        </w:rPr>
        <w:t xml:space="preserve">. </w:t>
      </w:r>
    </w:p>
    <w:p w14:paraId="124DF234" w14:textId="77777777" w:rsidR="00165A8A" w:rsidRPr="00165A8A" w:rsidRDefault="00165A8A" w:rsidP="00165A8A">
      <w:pPr>
        <w:spacing w:line="240" w:lineRule="auto"/>
        <w:jc w:val="both"/>
        <w:rPr>
          <w:rFonts w:ascii="Times New Roman" w:hAnsi="Times New Roman" w:cs="Times New Roman"/>
          <w:u w:val="single"/>
        </w:rPr>
      </w:pPr>
      <w:r w:rsidRPr="00165A8A">
        <w:rPr>
          <w:rFonts w:ascii="Times New Roman" w:hAnsi="Times New Roman" w:cs="Times New Roman"/>
          <w:u w:val="single"/>
        </w:rPr>
        <w:t xml:space="preserve">Figure S-1: GIS representation of the point assets and the count of the number of different infrastructure asset types        </w:t>
      </w:r>
    </w:p>
    <w:p w14:paraId="4E24AE8A" w14:textId="09D66BD2" w:rsidR="00865C54" w:rsidRPr="00865C54" w:rsidRDefault="00865C54" w:rsidP="009A1E4A">
      <w:pPr>
        <w:spacing w:line="240" w:lineRule="auto"/>
        <w:jc w:val="both"/>
        <w:rPr>
          <w:rFonts w:ascii="Times New Roman" w:hAnsi="Times New Roman" w:cs="Times New Roman"/>
        </w:rPr>
      </w:pPr>
      <w:r w:rsidRPr="00865C54">
        <w:rPr>
          <w:rFonts w:ascii="Times New Roman" w:hAnsi="Times New Roman" w:cs="Times New Roman"/>
          <w:noProof/>
          <w:lang w:eastAsia="en-GB"/>
        </w:rPr>
        <mc:AlternateContent>
          <mc:Choice Requires="wpg">
            <w:drawing>
              <wp:anchor distT="0" distB="0" distL="114300" distR="114300" simplePos="0" relativeHeight="251661312" behindDoc="0" locked="0" layoutInCell="1" allowOverlap="1" wp14:anchorId="7ACB8B14" wp14:editId="258AE1D4">
                <wp:simplePos x="0" y="0"/>
                <wp:positionH relativeFrom="margin">
                  <wp:align>right</wp:align>
                </wp:positionH>
                <wp:positionV relativeFrom="paragraph">
                  <wp:posOffset>24167</wp:posOffset>
                </wp:positionV>
                <wp:extent cx="5725160" cy="3881120"/>
                <wp:effectExtent l="0" t="0" r="8890" b="5080"/>
                <wp:wrapNone/>
                <wp:docPr id="6" name="Group 6"/>
                <wp:cNvGraphicFramePr/>
                <a:graphic xmlns:a="http://schemas.openxmlformats.org/drawingml/2006/main">
                  <a:graphicData uri="http://schemas.microsoft.com/office/word/2010/wordprocessingGroup">
                    <wpg:wgp>
                      <wpg:cNvGrpSpPr/>
                      <wpg:grpSpPr>
                        <a:xfrm>
                          <a:off x="0" y="0"/>
                          <a:ext cx="5725160" cy="3881120"/>
                          <a:chOff x="0" y="0"/>
                          <a:chExt cx="5725160" cy="3881120"/>
                        </a:xfrm>
                      </wpg:grpSpPr>
                      <pic:pic xmlns:pic="http://schemas.openxmlformats.org/drawingml/2006/picture">
                        <pic:nvPicPr>
                          <pic:cNvPr id="2" name="Picture 2" descr="M:\nerc_application\infrastructure-system.PNG"/>
                          <pic:cNvPicPr>
                            <a:picLocks noChangeAspect="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25160" cy="3881120"/>
                          </a:xfrm>
                          <a:prstGeom prst="rect">
                            <a:avLst/>
                          </a:prstGeom>
                          <a:noFill/>
                          <a:ln>
                            <a:noFill/>
                          </a:ln>
                        </pic:spPr>
                      </pic:pic>
                      <wpg:grpSp>
                        <wpg:cNvPr id="5" name="Group 5"/>
                        <wpg:cNvGrpSpPr/>
                        <wpg:grpSpPr>
                          <a:xfrm>
                            <a:off x="2954740" y="1433015"/>
                            <a:ext cx="2333740" cy="866632"/>
                            <a:chOff x="0" y="0"/>
                            <a:chExt cx="2333740" cy="866632"/>
                          </a:xfrm>
                        </wpg:grpSpPr>
                        <pic:pic xmlns:pic="http://schemas.openxmlformats.org/drawingml/2006/picture">
                          <pic:nvPicPr>
                            <pic:cNvPr id="1" name="Picture 1" descr="M:\nerc_application\infrastructure-system.PNG"/>
                            <pic:cNvPicPr>
                              <a:picLocks noChangeAspect="1"/>
                            </pic:cNvPicPr>
                          </pic:nvPicPr>
                          <pic:blipFill rotWithShape="1">
                            <a:blip r:embed="rId5" cstate="print">
                              <a:extLst>
                                <a:ext uri="{28A0092B-C50C-407E-A947-70E740481C1C}">
                                  <a14:useLocalDpi xmlns:a14="http://schemas.microsoft.com/office/drawing/2010/main" val="0"/>
                                </a:ext>
                              </a:extLst>
                            </a:blip>
                            <a:srcRect l="51617" t="46769" r="35041" b="42680"/>
                            <a:stretch/>
                          </pic:blipFill>
                          <pic:spPr bwMode="auto">
                            <a:xfrm>
                              <a:off x="757451" y="0"/>
                              <a:ext cx="763270" cy="408940"/>
                            </a:xfrm>
                            <a:prstGeom prst="rect">
                              <a:avLst/>
                            </a:prstGeom>
                            <a:noFill/>
                            <a:ln>
                              <a:noFill/>
                            </a:ln>
                            <a:extLst>
                              <a:ext uri="{53640926-AAD7-44D8-BBD7-CCE9431645EC}">
                                <a14:shadowObscured xmlns:a14="http://schemas.microsoft.com/office/drawing/2010/main"/>
                              </a:ext>
                            </a:extLst>
                          </pic:spPr>
                        </pic:pic>
                        <wps:wsp>
                          <wps:cNvPr id="3" name="Text Box 3"/>
                          <wps:cNvSpPr txBox="1"/>
                          <wps:spPr>
                            <a:xfrm>
                              <a:off x="0" y="388961"/>
                              <a:ext cx="805190" cy="477671"/>
                            </a:xfrm>
                            <a:prstGeom prst="rect">
                              <a:avLst/>
                            </a:prstGeom>
                            <a:solidFill>
                              <a:schemeClr val="bg1"/>
                            </a:solidFill>
                            <a:ln w="6350">
                              <a:solidFill>
                                <a:schemeClr val="bg1"/>
                              </a:solidFill>
                            </a:ln>
                          </wps:spPr>
                          <wps:txbx>
                            <w:txbxContent>
                              <w:p w14:paraId="582801EA" w14:textId="77777777" w:rsidR="00865C54" w:rsidRDefault="00865C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1528550" y="0"/>
                              <a:ext cx="805190" cy="477671"/>
                            </a:xfrm>
                            <a:prstGeom prst="rect">
                              <a:avLst/>
                            </a:prstGeom>
                            <a:solidFill>
                              <a:schemeClr val="bg1"/>
                            </a:solidFill>
                            <a:ln w="6350">
                              <a:solidFill>
                                <a:schemeClr val="bg1"/>
                              </a:solidFill>
                            </a:ln>
                          </wps:spPr>
                          <wps:txbx>
                            <w:txbxContent>
                              <w:p w14:paraId="15602167" w14:textId="77777777" w:rsidR="00865C54" w:rsidRDefault="00865C54" w:rsidP="00865C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ACB8B14" id="Group 6" o:spid="_x0000_s1026" style="position:absolute;left:0;text-align:left;margin-left:399.6pt;margin-top:1.9pt;width:450.8pt;height:305.6pt;z-index:251661312;mso-position-horizontal:right;mso-position-horizontal-relative:margin" coordsize="57251,388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251;height:38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">
                  <v:imagedata r:id="rId6" o:title="infrastructure-system"/>
                </v:shape>
                <v:group id="Group 5" o:spid="_x0000_s1028" style="position:absolute;left:29547;top:14330;width:23337;height:8666" coordsize="23337,86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1" o:spid="_x0000_s1029" type="#_x0000_t75" style="position:absolute;left:7574;width:7633;height:4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">
                    <v:imagedata r:id="rId6" o:title="infrastructure-system" croptop="30651f" cropbottom="27971f" cropleft="33828f" cropright="22964f"/>
                  </v:shape>
                  <v:shapetype id="_x0000_t202" coordsize="21600,21600" o:spt="202" path="m,l,21600r21600,l21600,xe">
                    <v:stroke joinstyle="miter"/>
                    <v:path gradientshapeok="t" o:connecttype="rect"/>
                  </v:shapetype>
                  <v:shape id="Text Box 3" o:spid="_x0000_s1030" type="#_x0000_t202" style="position:absolute;top:3889;width:8051;height:4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" fillcolor="white [3212]" strokecolor="white [3212]" strokeweight=".5pt">
                    <v:textbox>
                      <w:txbxContent>
                        <w:p w14:paraId="582801EA" w14:textId="77777777" w:rsidR="00865C54" w:rsidRDefault="00865C54"/>
                      </w:txbxContent>
                    </v:textbox>
                  </v:shape>
                  <v:shape id="Text Box 4" o:spid="_x0000_s1031" type="#_x0000_t202" style="position:absolute;left:15285;width:8052;height:4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" fillcolor="white [3212]" strokecolor="white [3212]" strokeweight=".5pt">
                    <v:textbox>
                      <w:txbxContent>
                        <w:p w14:paraId="15602167" w14:textId="77777777" w:rsidR="00865C54" w:rsidRDefault="00865C54" w:rsidP="00865C54"/>
                      </w:txbxContent>
                    </v:textbox>
                  </v:shape>
                </v:group>
                <w10:wrap anchorx="margin"/>
              </v:group>
            </w:pict>
          </mc:Fallback>
        </mc:AlternateContent>
      </w:r>
    </w:p>
    <w:p w14:paraId="2562D3BC" w14:textId="31907840" w:rsidR="00865C54" w:rsidRPr="00865C54" w:rsidRDefault="00865C54" w:rsidP="009A1E4A">
      <w:pPr>
        <w:spacing w:line="240" w:lineRule="auto"/>
        <w:jc w:val="both"/>
        <w:rPr>
          <w:rFonts w:ascii="Times New Roman" w:hAnsi="Times New Roman" w:cs="Times New Roman"/>
        </w:rPr>
      </w:pPr>
    </w:p>
    <w:p w14:paraId="491A18FA" w14:textId="50F6771D" w:rsidR="00865C54" w:rsidRPr="00865C54" w:rsidRDefault="00865C54" w:rsidP="009A1E4A">
      <w:pPr>
        <w:spacing w:line="240" w:lineRule="auto"/>
        <w:jc w:val="both"/>
        <w:rPr>
          <w:rFonts w:ascii="Times New Roman" w:hAnsi="Times New Roman" w:cs="Times New Roman"/>
        </w:rPr>
      </w:pPr>
    </w:p>
    <w:p w14:paraId="087EAAAB" w14:textId="720BBDEF" w:rsidR="00865C54" w:rsidRPr="00865C54" w:rsidRDefault="00865C54" w:rsidP="009A1E4A">
      <w:pPr>
        <w:spacing w:line="240" w:lineRule="auto"/>
        <w:jc w:val="both"/>
        <w:rPr>
          <w:rFonts w:ascii="Times New Roman" w:hAnsi="Times New Roman" w:cs="Times New Roman"/>
        </w:rPr>
      </w:pPr>
    </w:p>
    <w:p w14:paraId="2FB8C4D7" w14:textId="1AA2C636" w:rsidR="00865C54" w:rsidRPr="00865C54" w:rsidRDefault="00865C54" w:rsidP="009A1E4A">
      <w:pPr>
        <w:spacing w:line="240" w:lineRule="auto"/>
        <w:jc w:val="both"/>
        <w:rPr>
          <w:rFonts w:ascii="Times New Roman" w:hAnsi="Times New Roman" w:cs="Times New Roman"/>
        </w:rPr>
      </w:pPr>
    </w:p>
    <w:p w14:paraId="435E5A51" w14:textId="62C8C032" w:rsidR="00865C54" w:rsidRPr="00865C54" w:rsidRDefault="00865C54" w:rsidP="009A1E4A">
      <w:pPr>
        <w:spacing w:line="240" w:lineRule="auto"/>
        <w:jc w:val="both"/>
        <w:rPr>
          <w:rFonts w:ascii="Times New Roman" w:hAnsi="Times New Roman" w:cs="Times New Roman"/>
        </w:rPr>
      </w:pPr>
    </w:p>
    <w:p w14:paraId="4A821A07" w14:textId="0C5013AD" w:rsidR="00865C54" w:rsidRPr="00865C54" w:rsidRDefault="00865C54" w:rsidP="009A1E4A">
      <w:pPr>
        <w:spacing w:line="240" w:lineRule="auto"/>
        <w:jc w:val="both"/>
        <w:rPr>
          <w:rFonts w:ascii="Times New Roman" w:hAnsi="Times New Roman" w:cs="Times New Roman"/>
        </w:rPr>
      </w:pPr>
    </w:p>
    <w:p w14:paraId="770F8872" w14:textId="29F26AE3" w:rsidR="00865C54" w:rsidRPr="00865C54" w:rsidRDefault="00865C54" w:rsidP="009A1E4A">
      <w:pPr>
        <w:spacing w:line="240" w:lineRule="auto"/>
        <w:jc w:val="both"/>
        <w:rPr>
          <w:rFonts w:ascii="Times New Roman" w:hAnsi="Times New Roman" w:cs="Times New Roman"/>
        </w:rPr>
      </w:pPr>
    </w:p>
    <w:p w14:paraId="53FB487A" w14:textId="6A184B22" w:rsidR="00865C54" w:rsidRPr="00865C54" w:rsidRDefault="00865C54" w:rsidP="009A1E4A">
      <w:pPr>
        <w:spacing w:line="240" w:lineRule="auto"/>
        <w:jc w:val="both"/>
        <w:rPr>
          <w:rFonts w:ascii="Times New Roman" w:hAnsi="Times New Roman" w:cs="Times New Roman"/>
        </w:rPr>
      </w:pPr>
    </w:p>
    <w:p w14:paraId="410736E3" w14:textId="4CD16CA5" w:rsidR="00865C54" w:rsidRPr="00865C54" w:rsidRDefault="00865C54" w:rsidP="009A1E4A">
      <w:pPr>
        <w:spacing w:line="240" w:lineRule="auto"/>
        <w:jc w:val="both"/>
        <w:rPr>
          <w:rFonts w:ascii="Times New Roman" w:hAnsi="Times New Roman" w:cs="Times New Roman"/>
        </w:rPr>
      </w:pPr>
    </w:p>
    <w:p w14:paraId="1941C90A" w14:textId="77777777" w:rsidR="00865C54" w:rsidRPr="00865C54" w:rsidRDefault="00865C54" w:rsidP="009A1E4A">
      <w:pPr>
        <w:spacing w:line="240" w:lineRule="auto"/>
        <w:jc w:val="both"/>
        <w:rPr>
          <w:rFonts w:ascii="Times New Roman" w:hAnsi="Times New Roman" w:cs="Times New Roman"/>
        </w:rPr>
      </w:pPr>
    </w:p>
    <w:p w14:paraId="5C005838" w14:textId="77777777" w:rsidR="00865C54" w:rsidRPr="00865C54" w:rsidRDefault="00865C54" w:rsidP="009A1E4A">
      <w:pPr>
        <w:spacing w:line="240" w:lineRule="auto"/>
        <w:jc w:val="both"/>
        <w:rPr>
          <w:rFonts w:ascii="Times New Roman" w:hAnsi="Times New Roman" w:cs="Times New Roman"/>
        </w:rPr>
      </w:pPr>
    </w:p>
    <w:p w14:paraId="30DAF492" w14:textId="53361BC8" w:rsidR="00865C54" w:rsidRPr="00865C54" w:rsidRDefault="00865C54" w:rsidP="009A1E4A">
      <w:pPr>
        <w:spacing w:line="240" w:lineRule="auto"/>
        <w:jc w:val="both"/>
        <w:rPr>
          <w:rFonts w:ascii="Times New Roman" w:hAnsi="Times New Roman" w:cs="Times New Roman"/>
        </w:rPr>
      </w:pPr>
    </w:p>
    <w:p w14:paraId="0BA3F61E" w14:textId="37A32BDC" w:rsidR="00865C54" w:rsidRPr="00865C54" w:rsidRDefault="00865C54" w:rsidP="009A1E4A">
      <w:pPr>
        <w:spacing w:line="240" w:lineRule="auto"/>
        <w:jc w:val="both"/>
        <w:rPr>
          <w:rFonts w:ascii="Times New Roman" w:hAnsi="Times New Roman" w:cs="Times New Roman"/>
        </w:rPr>
      </w:pPr>
    </w:p>
    <w:p w14:paraId="138AD370" w14:textId="5355AE72" w:rsidR="002C6CE3" w:rsidRPr="00865C54" w:rsidRDefault="002C6CE3" w:rsidP="009A1E4A">
      <w:pPr>
        <w:spacing w:line="240" w:lineRule="auto"/>
        <w:jc w:val="both"/>
        <w:rPr>
          <w:rFonts w:ascii="Times New Roman" w:hAnsi="Times New Roman" w:cs="Times New Roman"/>
        </w:rPr>
      </w:pPr>
      <w:r w:rsidRPr="00865C54">
        <w:rPr>
          <w:rFonts w:ascii="Times New Roman" w:hAnsi="Times New Roman" w:cs="Times New Roman"/>
        </w:rPr>
        <w:t xml:space="preserve">The dependency relationship between electricity and other infrastructures is inferred by either: (1) assembling information through the Ordinance Survey data, of some instances where electricity cables and overhead lines are shown to be connecting electricity and other assets; or (2) identifying the nearest substation to an infrastructure asset and connecting them via a ‘straight line edge’ to infer dependent </w:t>
      </w:r>
      <w:r w:rsidRPr="00865C54">
        <w:rPr>
          <w:rFonts w:ascii="Times New Roman" w:hAnsi="Times New Roman" w:cs="Times New Roman"/>
        </w:rPr>
        <w:lastRenderedPageBreak/>
        <w:t xml:space="preserve">relationship. Such radial connectivity of </w:t>
      </w:r>
      <w:r w:rsidR="00FE09FB">
        <w:rPr>
          <w:rFonts w:ascii="Times New Roman" w:hAnsi="Times New Roman" w:cs="Times New Roman"/>
        </w:rPr>
        <w:t>the 132 k</w:t>
      </w:r>
      <w:r w:rsidR="000E37D7">
        <w:rPr>
          <w:rFonts w:ascii="Times New Roman" w:hAnsi="Times New Roman" w:cs="Times New Roman"/>
        </w:rPr>
        <w:t xml:space="preserve">V </w:t>
      </w:r>
      <w:r w:rsidRPr="00865C54">
        <w:rPr>
          <w:rFonts w:ascii="Times New Roman" w:hAnsi="Times New Roman" w:cs="Times New Roman"/>
        </w:rPr>
        <w:t>electricity substations to nearest assets is also reflective of the real-world connectivity between such systems</w:t>
      </w:r>
      <w:r w:rsidR="000E37D7">
        <w:rPr>
          <w:rFonts w:ascii="Times New Roman" w:hAnsi="Times New Roman" w:cs="Times New Roman"/>
        </w:rPr>
        <w:t xml:space="preserve"> in the UK</w:t>
      </w:r>
      <w:r w:rsidRPr="00865C54">
        <w:rPr>
          <w:rFonts w:ascii="Times New Roman" w:hAnsi="Times New Roman" w:cs="Times New Roman"/>
        </w:rPr>
        <w:t>.</w:t>
      </w:r>
      <w:r w:rsidR="000E37D7">
        <w:rPr>
          <w:rFonts w:ascii="Times New Roman" w:hAnsi="Times New Roman" w:cs="Times New Roman"/>
        </w:rPr>
        <w:t xml:space="preserve"> In the evolution of the elec</w:t>
      </w:r>
      <w:r w:rsidR="00FE09FB">
        <w:rPr>
          <w:rFonts w:ascii="Times New Roman" w:hAnsi="Times New Roman" w:cs="Times New Roman"/>
        </w:rPr>
        <w:t>tricity networks in the UK, 132k</w:t>
      </w:r>
      <w:r w:rsidR="000E37D7">
        <w:rPr>
          <w:rFonts w:ascii="Times New Roman" w:hAnsi="Times New Roman" w:cs="Times New Roman"/>
        </w:rPr>
        <w:t xml:space="preserve">V substations represent grid-supply points that connect the </w:t>
      </w:r>
      <w:r w:rsidR="00FE09FB">
        <w:rPr>
          <w:rFonts w:ascii="Times New Roman" w:hAnsi="Times New Roman" w:cs="Times New Roman"/>
        </w:rPr>
        <w:t xml:space="preserve">400 kV or 275 kV </w:t>
      </w:r>
      <w:r w:rsidR="000E37D7">
        <w:rPr>
          <w:rFonts w:ascii="Times New Roman" w:hAnsi="Times New Roman" w:cs="Times New Roman"/>
        </w:rPr>
        <w:t>electricity transmission network to the lower level</w:t>
      </w:r>
      <w:r w:rsidR="00FE09FB">
        <w:rPr>
          <w:rFonts w:ascii="Times New Roman" w:hAnsi="Times New Roman" w:cs="Times New Roman"/>
        </w:rPr>
        <w:t xml:space="preserve"> 33kV, 11 kV or 400/230 volts</w:t>
      </w:r>
      <w:r w:rsidR="000E37D7">
        <w:rPr>
          <w:rFonts w:ascii="Times New Roman" w:hAnsi="Times New Roman" w:cs="Times New Roman"/>
        </w:rPr>
        <w:t xml:space="preserve"> electricity distribution networks and other infrastructures</w:t>
      </w:r>
      <w:r w:rsidR="000B4796">
        <w:rPr>
          <w:rFonts w:ascii="Times New Roman" w:hAnsi="Times New Roman" w:cs="Times New Roman"/>
        </w:rPr>
        <w:t xml:space="preserve"> </w:t>
      </w:r>
      <w:r w:rsidR="000B4796">
        <w:rPr>
          <w:rFonts w:ascii="Times New Roman" w:hAnsi="Times New Roman" w:cs="Times New Roman"/>
        </w:rPr>
        <w:fldChar w:fldCharType="begin"/>
      </w:r>
      <w:r w:rsidR="000B4796">
        <w:rPr>
          <w:rFonts w:ascii="Times New Roman" w:hAnsi="Times New Roman" w:cs="Times New Roman"/>
        </w:rPr>
        <w:instrText xml:space="preserve"> ADDIN ZOTERO_ITEM CSL_CITATION {"citationID":"5OK4EEL6","properties":{"formattedCitation":"(Parliamentary Office for Science and Technology, 2001)","plainCitation":"(Parliamentary Office for Science and Technology, 2001)","noteIndex":0},"citationItems":[{"id":3995,"uris":["http://zotero.org/users/409659/items/5GSL23YH"],"uri":["http://zotero.org/users/409659/items/5GSL23YH"],"itemData":{"id":3995,"type":"report","title":"UK electricity networks","publisher":"Parliamentary Office for Science and Technology","publisher-place":"London","event-place":"London","URL":"https://www.parliament.uk/documents/post/pn163.pdf","author":[{"literal":"Parliamentary Office for Science and Technology"}],"issued":{"date-parts":[["2001"]]}}}],"schema":"https://github.com/citation-style-language/schema/raw/master/csl-citation.json"} </w:instrText>
      </w:r>
      <w:r w:rsidR="000B4796">
        <w:rPr>
          <w:rFonts w:ascii="Times New Roman" w:hAnsi="Times New Roman" w:cs="Times New Roman"/>
        </w:rPr>
        <w:fldChar w:fldCharType="separate"/>
      </w:r>
      <w:r w:rsidR="000B4796" w:rsidRPr="00E60C64">
        <w:rPr>
          <w:rFonts w:ascii="Times New Roman" w:hAnsi="Times New Roman" w:cs="Times New Roman"/>
        </w:rPr>
        <w:t>(Parliamentary Office for Science and Technology, 2001)</w:t>
      </w:r>
      <w:r w:rsidR="000B4796">
        <w:rPr>
          <w:rFonts w:ascii="Times New Roman" w:hAnsi="Times New Roman" w:cs="Times New Roman"/>
        </w:rPr>
        <w:fldChar w:fldCharType="end"/>
      </w:r>
      <w:r w:rsidR="000E37D7">
        <w:rPr>
          <w:rFonts w:ascii="Times New Roman" w:hAnsi="Times New Roman" w:cs="Times New Roman"/>
        </w:rPr>
        <w:t>. Generally</w:t>
      </w:r>
      <w:r w:rsidR="000B4796">
        <w:rPr>
          <w:rFonts w:ascii="Times New Roman" w:hAnsi="Times New Roman" w:cs="Times New Roman"/>
        </w:rPr>
        <w:t>,</w:t>
      </w:r>
      <w:r w:rsidR="000E37D7">
        <w:rPr>
          <w:rFonts w:ascii="Times New Roman" w:hAnsi="Times New Roman" w:cs="Times New Roman"/>
        </w:rPr>
        <w:t xml:space="preserve"> these grid-supply point serve a unique area and collection of assets, where they are the only </w:t>
      </w:r>
      <w:r w:rsidR="00FE09FB">
        <w:rPr>
          <w:rFonts w:ascii="Times New Roman" w:hAnsi="Times New Roman" w:cs="Times New Roman"/>
        </w:rPr>
        <w:t xml:space="preserve">point of </w:t>
      </w:r>
      <w:r w:rsidR="000E37D7">
        <w:rPr>
          <w:rFonts w:ascii="Times New Roman" w:hAnsi="Times New Roman" w:cs="Times New Roman"/>
        </w:rPr>
        <w:t>connect</w:t>
      </w:r>
      <w:r w:rsidR="00FE09FB">
        <w:rPr>
          <w:rFonts w:ascii="Times New Roman" w:hAnsi="Times New Roman" w:cs="Times New Roman"/>
        </w:rPr>
        <w:t>ion between the transmission and lower level distribution networks.</w:t>
      </w:r>
      <w:r w:rsidR="000E37D7">
        <w:rPr>
          <w:rFonts w:ascii="Times New Roman" w:hAnsi="Times New Roman" w:cs="Times New Roman"/>
        </w:rPr>
        <w:t xml:space="preserve"> </w:t>
      </w:r>
      <w:r w:rsidRPr="00865C54">
        <w:rPr>
          <w:rFonts w:ascii="Times New Roman" w:hAnsi="Times New Roman" w:cs="Times New Roman"/>
        </w:rPr>
        <w:t>Figure S-</w:t>
      </w:r>
      <w:r w:rsidR="00865C54" w:rsidRPr="00865C54">
        <w:rPr>
          <w:rFonts w:ascii="Times New Roman" w:hAnsi="Times New Roman" w:cs="Times New Roman"/>
        </w:rPr>
        <w:t>2</w:t>
      </w:r>
      <w:r w:rsidRPr="00865C54">
        <w:rPr>
          <w:rFonts w:ascii="Times New Roman" w:hAnsi="Times New Roman" w:cs="Times New Roman"/>
        </w:rPr>
        <w:t xml:space="preserve"> shows an example of the connectivity between </w:t>
      </w:r>
      <w:r w:rsidR="00865C54" w:rsidRPr="00865C54">
        <w:rPr>
          <w:rFonts w:ascii="Times New Roman" w:hAnsi="Times New Roman" w:cs="Times New Roman"/>
        </w:rPr>
        <w:t>selected</w:t>
      </w:r>
      <w:r w:rsidRPr="00865C54">
        <w:rPr>
          <w:rFonts w:ascii="Times New Roman" w:hAnsi="Times New Roman" w:cs="Times New Roman"/>
        </w:rPr>
        <w:t xml:space="preserve"> electricity substations and other infrastructure assets</w:t>
      </w:r>
      <w:r w:rsidR="00865C54" w:rsidRPr="00865C54">
        <w:rPr>
          <w:rFonts w:ascii="Times New Roman" w:hAnsi="Times New Roman" w:cs="Times New Roman"/>
        </w:rPr>
        <w:t xml:space="preserve"> at the local level for Cambridge, UK</w:t>
      </w:r>
      <w:r w:rsidRPr="00865C54">
        <w:rPr>
          <w:rFonts w:ascii="Times New Roman" w:hAnsi="Times New Roman" w:cs="Times New Roman"/>
        </w:rPr>
        <w:t xml:space="preserve">. </w:t>
      </w:r>
    </w:p>
    <w:p w14:paraId="4FDE1F31" w14:textId="7111478B" w:rsidR="002C6CE3" w:rsidRDefault="002C6CE3" w:rsidP="009A1E4A">
      <w:pPr>
        <w:spacing w:line="240" w:lineRule="auto"/>
        <w:jc w:val="both"/>
        <w:rPr>
          <w:rFonts w:ascii="Times New Roman" w:hAnsi="Times New Roman" w:cs="Times New Roman"/>
        </w:rPr>
      </w:pPr>
      <w:r w:rsidRPr="00865C54">
        <w:rPr>
          <w:rFonts w:ascii="Times New Roman" w:hAnsi="Times New Roman" w:cs="Times New Roman"/>
        </w:rPr>
        <w:t>As shown in Figure S-</w:t>
      </w:r>
      <w:r w:rsidR="00865C54">
        <w:rPr>
          <w:rFonts w:ascii="Times New Roman" w:hAnsi="Times New Roman" w:cs="Times New Roman"/>
        </w:rPr>
        <w:t>2</w:t>
      </w:r>
      <w:r w:rsidRPr="00865C54">
        <w:rPr>
          <w:rFonts w:ascii="Times New Roman" w:hAnsi="Times New Roman" w:cs="Times New Roman"/>
        </w:rPr>
        <w:t xml:space="preserve">, 2105 electricity dependency network edges are created in the analysis. </w:t>
      </w:r>
    </w:p>
    <w:p w14:paraId="3EF288EC" w14:textId="797B8F16" w:rsidR="00165A8A" w:rsidRPr="00865C54" w:rsidRDefault="00165A8A" w:rsidP="009A1E4A">
      <w:pPr>
        <w:spacing w:line="240" w:lineRule="auto"/>
        <w:jc w:val="both"/>
        <w:rPr>
          <w:rFonts w:ascii="Times New Roman" w:hAnsi="Times New Roman" w:cs="Times New Roman"/>
        </w:rPr>
      </w:pPr>
      <w:r w:rsidRPr="00165A8A">
        <w:rPr>
          <w:rFonts w:ascii="Times New Roman" w:hAnsi="Times New Roman" w:cs="Times New Roman"/>
          <w:u w:val="single"/>
        </w:rPr>
        <w:t>Figure S-2: Visual representation of example dependencies with respect to electricity for other infrastructures</w:t>
      </w:r>
    </w:p>
    <w:p w14:paraId="35CE20AD" w14:textId="7714B92F" w:rsidR="00FE7ABF" w:rsidRPr="00865C54" w:rsidRDefault="00522AB3" w:rsidP="009A1E4A">
      <w:pPr>
        <w:spacing w:line="240" w:lineRule="auto"/>
        <w:jc w:val="both"/>
        <w:rPr>
          <w:rFonts w:ascii="Times New Roman" w:hAnsi="Times New Roman" w:cs="Times New Roman"/>
        </w:rPr>
      </w:pPr>
      <w:r w:rsidRPr="00865C54">
        <w:rPr>
          <w:rFonts w:ascii="Times New Roman" w:hAnsi="Times New Roman" w:cs="Times New Roman"/>
          <w:noProof/>
          <w:lang w:eastAsia="en-GB"/>
        </w:rPr>
        <w:drawing>
          <wp:inline distT="0" distB="0" distL="0" distR="0" wp14:anchorId="369CCF29" wp14:editId="38C438EE">
            <wp:extent cx="5729909" cy="3031034"/>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
                      <a:extLst>
                        <a:ext uri="{28A0092B-C50C-407E-A947-70E740481C1C}">
                          <a14:useLocalDpi xmlns:a14="http://schemas.microsoft.com/office/drawing/2010/main" val="0"/>
                        </a:ext>
                      </a:extLst>
                    </a:blip>
                    <a:srcRect t="8410"/>
                    <a:stretch/>
                  </pic:blipFill>
                  <pic:spPr bwMode="auto">
                    <a:xfrm>
                      <a:off x="0" y="0"/>
                      <a:ext cx="5731510" cy="3031881"/>
                    </a:xfrm>
                    <a:prstGeom prst="rect">
                      <a:avLst/>
                    </a:prstGeom>
                    <a:noFill/>
                    <a:ln>
                      <a:noFill/>
                    </a:ln>
                    <a:extLst>
                      <a:ext uri="{53640926-AAD7-44D8-BBD7-CCE9431645EC}">
                        <a14:shadowObscured xmlns:a14="http://schemas.microsoft.com/office/drawing/2010/main"/>
                      </a:ext>
                    </a:extLst>
                  </pic:spPr>
                </pic:pic>
              </a:graphicData>
            </a:graphic>
          </wp:inline>
        </w:drawing>
      </w:r>
      <w:r w:rsidR="00FE7ABF" w:rsidRPr="00865C54">
        <w:rPr>
          <w:rFonts w:ascii="Times New Roman" w:hAnsi="Times New Roman" w:cs="Times New Roman"/>
        </w:rPr>
        <w:t xml:space="preserve">  </w:t>
      </w:r>
    </w:p>
    <w:sectPr w:rsidR="00FE7ABF" w:rsidRPr="00865C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8443DE"/>
    <w:multiLevelType w:val="hybridMultilevel"/>
    <w:tmpl w:val="5ABE9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C5E95"/>
    <w:multiLevelType w:val="hybridMultilevel"/>
    <w:tmpl w:val="FC12D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133614"/>
    <w:multiLevelType w:val="hybridMultilevel"/>
    <w:tmpl w:val="CA5CD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E4A"/>
    <w:rsid w:val="00057DC9"/>
    <w:rsid w:val="00070867"/>
    <w:rsid w:val="000A610F"/>
    <w:rsid w:val="000B4796"/>
    <w:rsid w:val="000C5D0B"/>
    <w:rsid w:val="000E37D7"/>
    <w:rsid w:val="00100DC3"/>
    <w:rsid w:val="00107A62"/>
    <w:rsid w:val="00145DFF"/>
    <w:rsid w:val="00146958"/>
    <w:rsid w:val="00165A8A"/>
    <w:rsid w:val="001743F9"/>
    <w:rsid w:val="0018389A"/>
    <w:rsid w:val="0019154B"/>
    <w:rsid w:val="001B7E5A"/>
    <w:rsid w:val="00210F23"/>
    <w:rsid w:val="002C6CE3"/>
    <w:rsid w:val="00333797"/>
    <w:rsid w:val="003D4690"/>
    <w:rsid w:val="00407577"/>
    <w:rsid w:val="00467252"/>
    <w:rsid w:val="004C4822"/>
    <w:rsid w:val="005135F0"/>
    <w:rsid w:val="00522AB3"/>
    <w:rsid w:val="005B4C4D"/>
    <w:rsid w:val="005F255D"/>
    <w:rsid w:val="00620BD3"/>
    <w:rsid w:val="00624E3E"/>
    <w:rsid w:val="0082667A"/>
    <w:rsid w:val="00865C54"/>
    <w:rsid w:val="008C2DA3"/>
    <w:rsid w:val="00907A42"/>
    <w:rsid w:val="00911654"/>
    <w:rsid w:val="0097562B"/>
    <w:rsid w:val="009A1E4A"/>
    <w:rsid w:val="009F118E"/>
    <w:rsid w:val="009F64FC"/>
    <w:rsid w:val="00A07AAD"/>
    <w:rsid w:val="00A16194"/>
    <w:rsid w:val="00A4710E"/>
    <w:rsid w:val="00A9359F"/>
    <w:rsid w:val="00AC22B0"/>
    <w:rsid w:val="00AD467D"/>
    <w:rsid w:val="00B60931"/>
    <w:rsid w:val="00B72BD0"/>
    <w:rsid w:val="00BD6276"/>
    <w:rsid w:val="00C13759"/>
    <w:rsid w:val="00D752CA"/>
    <w:rsid w:val="00E27C52"/>
    <w:rsid w:val="00E60C64"/>
    <w:rsid w:val="00E94691"/>
    <w:rsid w:val="00EA4AA0"/>
    <w:rsid w:val="00F625EC"/>
    <w:rsid w:val="00F90A5F"/>
    <w:rsid w:val="00FE09FB"/>
    <w:rsid w:val="00FE7AB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E8987"/>
  <w15:docId w15:val="{77EDC9CC-0151-4E4D-A017-8B136B398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146958"/>
    <w:rPr>
      <w:sz w:val="16"/>
    </w:rPr>
  </w:style>
  <w:style w:type="paragraph" w:styleId="CommentText">
    <w:name w:val="annotation text"/>
    <w:basedOn w:val="Normal"/>
    <w:link w:val="CommentTextChar"/>
    <w:uiPriority w:val="99"/>
    <w:semiHidden/>
    <w:rsid w:val="00146958"/>
    <w:pPr>
      <w:spacing w:after="0" w:line="240" w:lineRule="auto"/>
      <w:jc w:val="both"/>
    </w:pPr>
    <w:rPr>
      <w:rFonts w:ascii="Cambria" w:eastAsia="Times New Roman" w:hAnsi="Cambria" w:cs="Times New Roman"/>
      <w:kern w:val="17"/>
      <w:sz w:val="20"/>
      <w:szCs w:val="20"/>
    </w:rPr>
  </w:style>
  <w:style w:type="character" w:customStyle="1" w:styleId="CommentTextChar">
    <w:name w:val="Comment Text Char"/>
    <w:basedOn w:val="DefaultParagraphFont"/>
    <w:link w:val="CommentText"/>
    <w:uiPriority w:val="99"/>
    <w:semiHidden/>
    <w:rsid w:val="00146958"/>
    <w:rPr>
      <w:rFonts w:ascii="Cambria" w:eastAsia="Times New Roman" w:hAnsi="Cambria" w:cs="Times New Roman"/>
      <w:kern w:val="17"/>
      <w:sz w:val="20"/>
      <w:szCs w:val="20"/>
    </w:rPr>
  </w:style>
  <w:style w:type="paragraph" w:styleId="ListParagraph">
    <w:name w:val="List Paragraph"/>
    <w:basedOn w:val="Normal"/>
    <w:uiPriority w:val="34"/>
    <w:qFormat/>
    <w:rsid w:val="00146958"/>
    <w:pPr>
      <w:spacing w:after="0" w:line="240" w:lineRule="auto"/>
      <w:ind w:left="720"/>
      <w:contextualSpacing/>
      <w:jc w:val="both"/>
    </w:pPr>
    <w:rPr>
      <w:rFonts w:ascii="Cambria" w:eastAsia="MS Mincho" w:hAnsi="Cambria" w:cs="Times New Roman"/>
      <w:sz w:val="24"/>
      <w:szCs w:val="24"/>
    </w:rPr>
  </w:style>
  <w:style w:type="paragraph" w:styleId="BalloonText">
    <w:name w:val="Balloon Text"/>
    <w:basedOn w:val="Normal"/>
    <w:link w:val="BalloonTextChar"/>
    <w:uiPriority w:val="99"/>
    <w:semiHidden/>
    <w:unhideWhenUsed/>
    <w:rsid w:val="001469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95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67252"/>
    <w:pPr>
      <w:spacing w:after="200"/>
      <w:jc w:val="left"/>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467252"/>
    <w:rPr>
      <w:rFonts w:ascii="Cambria" w:eastAsia="Times New Roman" w:hAnsi="Cambria" w:cs="Times New Roman"/>
      <w:b/>
      <w:bCs/>
      <w:kern w:val="17"/>
      <w:sz w:val="20"/>
      <w:szCs w:val="20"/>
    </w:rPr>
  </w:style>
  <w:style w:type="character" w:styleId="Hyperlink">
    <w:name w:val="Hyperlink"/>
    <w:basedOn w:val="DefaultParagraphFont"/>
    <w:uiPriority w:val="99"/>
    <w:unhideWhenUsed/>
    <w:rsid w:val="00E94691"/>
    <w:rPr>
      <w:color w:val="0000FF" w:themeColor="hyperlink"/>
      <w:u w:val="single"/>
    </w:rPr>
  </w:style>
  <w:style w:type="character" w:styleId="FollowedHyperlink">
    <w:name w:val="FollowedHyperlink"/>
    <w:basedOn w:val="DefaultParagraphFont"/>
    <w:uiPriority w:val="99"/>
    <w:semiHidden/>
    <w:unhideWhenUsed/>
    <w:rsid w:val="0091165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4971</Words>
  <Characters>28340</Characters>
  <Application>Microsoft Office Word</Application>
  <DocSecurity>4</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ghav Pant</dc:creator>
  <cp:lastModifiedBy>Katie Jones</cp:lastModifiedBy>
  <cp:revision>2</cp:revision>
  <dcterms:created xsi:type="dcterms:W3CDTF">2019-02-14T14:49:00Z</dcterms:created>
  <dcterms:modified xsi:type="dcterms:W3CDTF">2019-02-1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xeM9pY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